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A26737"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A26737" w:rsidRDefault="00831745" w:rsidP="00F4553B">
      <w:pPr>
        <w:spacing w:line="360" w:lineRule="auto"/>
        <w:rPr>
          <w:rFonts w:cstheme="minorHAnsi"/>
          <w:b/>
          <w:sz w:val="24"/>
          <w:szCs w:val="24"/>
        </w:rPr>
      </w:pPr>
    </w:p>
    <w:p w14:paraId="591D7212" w14:textId="77777777" w:rsidR="00A167EA" w:rsidRPr="00A26737" w:rsidRDefault="00A167EA" w:rsidP="00F4553B">
      <w:pPr>
        <w:spacing w:line="360" w:lineRule="auto"/>
        <w:rPr>
          <w:rFonts w:cstheme="minorHAnsi"/>
          <w:b/>
          <w:sz w:val="24"/>
          <w:szCs w:val="24"/>
        </w:rPr>
      </w:pPr>
    </w:p>
    <w:p w14:paraId="353D2CC1" w14:textId="77777777" w:rsidR="00831745" w:rsidRPr="00A26737" w:rsidRDefault="00831745" w:rsidP="00F4553B">
      <w:pPr>
        <w:spacing w:line="360" w:lineRule="auto"/>
        <w:rPr>
          <w:rFonts w:cstheme="minorHAnsi"/>
          <w:b/>
          <w:sz w:val="24"/>
          <w:szCs w:val="24"/>
        </w:rPr>
      </w:pPr>
    </w:p>
    <w:p w14:paraId="1511E770" w14:textId="74BFE9C9" w:rsidR="00F4553B" w:rsidRPr="00F4553B" w:rsidRDefault="00F4553B" w:rsidP="00831745">
      <w:pPr>
        <w:spacing w:line="360" w:lineRule="auto"/>
        <w:jc w:val="center"/>
        <w:rPr>
          <w:rFonts w:cstheme="minorHAnsi"/>
          <w:sz w:val="24"/>
          <w:szCs w:val="24"/>
        </w:rPr>
      </w:pPr>
      <w:r w:rsidRPr="00F4553B">
        <w:rPr>
          <w:rFonts w:cstheme="minorHAnsi"/>
          <w:sz w:val="24"/>
          <w:szCs w:val="24"/>
        </w:rPr>
        <w:t xml:space="preserve">The </w:t>
      </w:r>
      <w:r w:rsidR="00831745" w:rsidRPr="00A26737">
        <w:rPr>
          <w:rFonts w:cstheme="minorHAnsi"/>
          <w:sz w:val="24"/>
          <w:szCs w:val="24"/>
        </w:rPr>
        <w:t>Effect of Publication and Reporting Biases on Effect Sizes in Published Behavioural Sciences Research</w:t>
      </w:r>
    </w:p>
    <w:p w14:paraId="6AE85DB8" w14:textId="06297FC3" w:rsidR="00F4553B" w:rsidRPr="00F4553B" w:rsidRDefault="00F4553B" w:rsidP="00831745">
      <w:pPr>
        <w:spacing w:line="360" w:lineRule="auto"/>
        <w:jc w:val="center"/>
        <w:rPr>
          <w:rFonts w:cstheme="minorHAnsi"/>
          <w:sz w:val="24"/>
          <w:szCs w:val="24"/>
        </w:rPr>
      </w:pPr>
      <w:r w:rsidRPr="00F4553B">
        <w:rPr>
          <w:rFonts w:cstheme="minorHAnsi"/>
          <w:sz w:val="24"/>
          <w:szCs w:val="24"/>
        </w:rPr>
        <w:t>F. Singleton Thorn</w:t>
      </w:r>
      <w:r w:rsidRPr="00F4553B">
        <w:rPr>
          <w:rFonts w:cstheme="minorHAnsi"/>
          <w:sz w:val="24"/>
          <w:szCs w:val="24"/>
          <w:vertAlign w:val="superscript"/>
        </w:rPr>
        <w:t>1,2</w:t>
      </w:r>
      <w:r w:rsidRPr="00F4553B">
        <w:rPr>
          <w:rFonts w:cstheme="minorHAnsi"/>
          <w:sz w:val="24"/>
          <w:szCs w:val="24"/>
        </w:rPr>
        <w:t>, F. Fidler</w:t>
      </w:r>
      <w:r w:rsidRPr="00F4553B">
        <w:rPr>
          <w:rFonts w:cstheme="minorHAnsi"/>
          <w:sz w:val="24"/>
          <w:szCs w:val="24"/>
          <w:vertAlign w:val="superscript"/>
        </w:rPr>
        <w:t>2,3</w:t>
      </w:r>
      <w:r w:rsidRPr="00F4553B">
        <w:rPr>
          <w:rFonts w:cstheme="minorHAnsi"/>
          <w:sz w:val="24"/>
          <w:szCs w:val="24"/>
        </w:rPr>
        <w:t>, P. Dudgeon</w:t>
      </w:r>
      <w:r w:rsidRPr="00F4553B">
        <w:rPr>
          <w:rFonts w:cstheme="minorHAnsi"/>
          <w:sz w:val="24"/>
          <w:szCs w:val="24"/>
          <w:vertAlign w:val="superscript"/>
        </w:rPr>
        <w:t>1</w:t>
      </w:r>
    </w:p>
    <w:p w14:paraId="6F605839" w14:textId="011722E0" w:rsidR="00F4553B" w:rsidRPr="00F4553B" w:rsidRDefault="00F4553B" w:rsidP="00831745">
      <w:pPr>
        <w:spacing w:line="360" w:lineRule="auto"/>
        <w:jc w:val="center"/>
        <w:rPr>
          <w:rFonts w:cstheme="minorHAnsi"/>
          <w:sz w:val="24"/>
          <w:szCs w:val="24"/>
        </w:rPr>
      </w:pPr>
      <w:r w:rsidRPr="00F4553B">
        <w:rPr>
          <w:rFonts w:cstheme="minorHAnsi"/>
          <w:sz w:val="24"/>
          <w:szCs w:val="24"/>
          <w:vertAlign w:val="superscript"/>
        </w:rPr>
        <w:t>1</w:t>
      </w:r>
      <w:r w:rsidRPr="00F4553B">
        <w:rPr>
          <w:rFonts w:cstheme="minorHAnsi"/>
          <w:sz w:val="24"/>
          <w:szCs w:val="24"/>
        </w:rPr>
        <w:t xml:space="preserve">University of Melbourne, School of Psychological Sciences, </w:t>
      </w:r>
      <w:r w:rsidRPr="00F4553B">
        <w:rPr>
          <w:rFonts w:cstheme="minorHAnsi"/>
          <w:sz w:val="24"/>
          <w:szCs w:val="24"/>
          <w:vertAlign w:val="superscript"/>
        </w:rPr>
        <w:t>2</w:t>
      </w:r>
      <w:r w:rsidRPr="00F4553B">
        <w:rPr>
          <w:rFonts w:cstheme="minorHAnsi"/>
          <w:sz w:val="24"/>
          <w:szCs w:val="24"/>
        </w:rPr>
        <w:t xml:space="preserve">University of Melbourne, School of Historical and Philosophical Studies, </w:t>
      </w:r>
      <w:r w:rsidRPr="00F4553B">
        <w:rPr>
          <w:rFonts w:cstheme="minorHAnsi"/>
          <w:sz w:val="24"/>
          <w:szCs w:val="24"/>
          <w:vertAlign w:val="superscript"/>
        </w:rPr>
        <w:t>3</w:t>
      </w:r>
      <w:r w:rsidRPr="00F4553B">
        <w:rPr>
          <w:rFonts w:cstheme="minorHAnsi"/>
          <w:sz w:val="24"/>
          <w:szCs w:val="24"/>
        </w:rPr>
        <w:t>University of Melbourne, School of Biosciences</w:t>
      </w:r>
    </w:p>
    <w:p w14:paraId="027B5149" w14:textId="77777777" w:rsidR="00A167EA" w:rsidRPr="00A26737" w:rsidRDefault="00A167EA" w:rsidP="00F4553B">
      <w:pPr>
        <w:spacing w:line="360" w:lineRule="auto"/>
        <w:rPr>
          <w:rFonts w:cstheme="minorHAnsi"/>
          <w:sz w:val="24"/>
          <w:szCs w:val="24"/>
          <w:lang w:val="en-US"/>
        </w:rPr>
      </w:pPr>
    </w:p>
    <w:p w14:paraId="5F984F75" w14:textId="43A5FA2C" w:rsidR="00A167EA" w:rsidRPr="00A26737" w:rsidRDefault="00A167EA" w:rsidP="00A167EA">
      <w:pPr>
        <w:spacing w:line="360" w:lineRule="auto"/>
        <w:jc w:val="center"/>
        <w:rPr>
          <w:rFonts w:cstheme="minorHAnsi"/>
          <w:sz w:val="24"/>
          <w:szCs w:val="24"/>
          <w:lang w:val="en-US"/>
        </w:rPr>
      </w:pPr>
      <w:r w:rsidRPr="00A26737">
        <w:rPr>
          <w:rFonts w:cstheme="minorHAnsi"/>
          <w:sz w:val="24"/>
          <w:szCs w:val="24"/>
          <w:lang w:val="en-US"/>
        </w:rPr>
        <w:t>Author note</w:t>
      </w:r>
      <w:r w:rsidR="006564D8">
        <w:rPr>
          <w:rFonts w:cstheme="minorHAnsi"/>
          <w:sz w:val="24"/>
          <w:szCs w:val="24"/>
          <w:lang w:val="en-US"/>
        </w:rPr>
        <w:t>:</w:t>
      </w:r>
    </w:p>
    <w:p w14:paraId="6E4A2C94" w14:textId="3ED50042" w:rsidR="00A167EA" w:rsidRPr="00A26737" w:rsidRDefault="0038241D" w:rsidP="00F4553B">
      <w:pPr>
        <w:spacing w:line="360" w:lineRule="auto"/>
        <w:rPr>
          <w:rFonts w:cstheme="minorHAnsi"/>
          <w:sz w:val="24"/>
          <w:szCs w:val="24"/>
        </w:rPr>
      </w:pPr>
      <w:r w:rsidRPr="00F4553B">
        <w:rPr>
          <w:rFonts w:cstheme="minorHAnsi"/>
          <w:sz w:val="24"/>
          <w:szCs w:val="24"/>
          <w:lang w:val="en-US"/>
        </w:rPr>
        <w:t xml:space="preserve">This research was supported by an Australian Government </w:t>
      </w:r>
      <w:r w:rsidRPr="00F4553B">
        <w:rPr>
          <w:rFonts w:cstheme="minorHAnsi"/>
          <w:sz w:val="24"/>
          <w:szCs w:val="24"/>
          <w:shd w:val="clear" w:color="auto" w:fill="FFFFFF"/>
        </w:rPr>
        <w:t>Research Training Program Scholarship awarded to F</w:t>
      </w:r>
      <w:r w:rsidRPr="00A26737">
        <w:rPr>
          <w:rFonts w:cstheme="minorHAnsi"/>
          <w:sz w:val="24"/>
          <w:szCs w:val="24"/>
          <w:shd w:val="clear" w:color="auto" w:fill="FFFFFF"/>
        </w:rPr>
        <w:t xml:space="preserve">. </w:t>
      </w:r>
      <w:r w:rsidRPr="00F4553B">
        <w:rPr>
          <w:rFonts w:cstheme="minorHAnsi"/>
          <w:sz w:val="24"/>
          <w:szCs w:val="24"/>
          <w:shd w:val="clear" w:color="auto" w:fill="FFFFFF"/>
        </w:rPr>
        <w:t>S</w:t>
      </w:r>
      <w:r w:rsidRPr="00A26737">
        <w:rPr>
          <w:rFonts w:cstheme="minorHAnsi"/>
          <w:sz w:val="24"/>
          <w:szCs w:val="24"/>
          <w:shd w:val="clear" w:color="auto" w:fill="FFFFFF"/>
        </w:rPr>
        <w:t xml:space="preserve">ingleton </w:t>
      </w:r>
      <w:r w:rsidRPr="00F4553B">
        <w:rPr>
          <w:rFonts w:cstheme="minorHAnsi"/>
          <w:sz w:val="24"/>
          <w:szCs w:val="24"/>
          <w:shd w:val="clear" w:color="auto" w:fill="FFFFFF"/>
        </w:rPr>
        <w:t>T</w:t>
      </w:r>
      <w:r w:rsidRPr="00A26737">
        <w:rPr>
          <w:rFonts w:cstheme="minorHAnsi"/>
          <w:sz w:val="24"/>
          <w:szCs w:val="24"/>
          <w:shd w:val="clear" w:color="auto" w:fill="FFFFFF"/>
        </w:rPr>
        <w:t>horn</w:t>
      </w:r>
      <w:r w:rsidRPr="00F4553B">
        <w:rPr>
          <w:rFonts w:cstheme="minorHAnsi"/>
          <w:sz w:val="24"/>
          <w:szCs w:val="24"/>
          <w:shd w:val="clear" w:color="auto" w:fill="FFFFFF"/>
        </w:rPr>
        <w:t>.</w:t>
      </w:r>
      <w:r w:rsidR="00A167EA" w:rsidRPr="00A26737">
        <w:rPr>
          <w:rFonts w:cstheme="minorHAnsi"/>
          <w:sz w:val="24"/>
          <w:szCs w:val="24"/>
        </w:rPr>
        <w:t xml:space="preserve"> </w:t>
      </w:r>
    </w:p>
    <w:p w14:paraId="5EDE5B26" w14:textId="27247DA0" w:rsidR="00A167EA" w:rsidRPr="00A26737" w:rsidRDefault="00B3075A" w:rsidP="0038241D">
      <w:pPr>
        <w:spacing w:line="360" w:lineRule="auto"/>
        <w:rPr>
          <w:rFonts w:cstheme="minorHAnsi"/>
          <w:sz w:val="24"/>
          <w:szCs w:val="24"/>
        </w:rPr>
      </w:pPr>
      <w:r w:rsidRPr="00A26737">
        <w:rPr>
          <w:rFonts w:cstheme="minorHAnsi"/>
          <w:sz w:val="24"/>
          <w:szCs w:val="24"/>
        </w:rPr>
        <w:t>Correspondence concerning this article should be addressed to</w:t>
      </w:r>
      <w:r w:rsidR="00F4553B" w:rsidRPr="00F4553B">
        <w:rPr>
          <w:rFonts w:cstheme="minorHAnsi"/>
          <w:sz w:val="24"/>
          <w:szCs w:val="24"/>
        </w:rPr>
        <w:t xml:space="preserve"> F. Singleton Thorn, Faculty of Medicine, Dentistry and Health Sciences, School of Psychological Sciences, University of Melbourne,</w:t>
      </w:r>
      <w:r w:rsidR="00443B80" w:rsidRPr="00443B80">
        <w:rPr>
          <w:rFonts w:cstheme="minorHAnsi"/>
          <w:sz w:val="24"/>
          <w:szCs w:val="24"/>
        </w:rPr>
        <w:t xml:space="preserve"> </w:t>
      </w:r>
      <w:r w:rsidR="00227B8C">
        <w:rPr>
          <w:rFonts w:cstheme="minorHAnsi"/>
          <w:sz w:val="24"/>
          <w:szCs w:val="24"/>
        </w:rPr>
        <w:t>Parkville,</w:t>
      </w:r>
      <w:r w:rsidR="00F4553B" w:rsidRPr="00F4553B">
        <w:rPr>
          <w:rFonts w:cstheme="minorHAnsi"/>
          <w:sz w:val="24"/>
          <w:szCs w:val="24"/>
        </w:rPr>
        <w:t xml:space="preserve"> Victoria</w:t>
      </w:r>
      <w:r w:rsidR="00CD365F">
        <w:rPr>
          <w:rFonts w:cstheme="minorHAnsi"/>
          <w:sz w:val="24"/>
          <w:szCs w:val="24"/>
        </w:rPr>
        <w:t xml:space="preserve">, </w:t>
      </w:r>
      <w:r w:rsidR="00CD365F" w:rsidRPr="00F4553B">
        <w:rPr>
          <w:rFonts w:cstheme="minorHAnsi"/>
          <w:sz w:val="24"/>
          <w:szCs w:val="24"/>
        </w:rPr>
        <w:t>3010</w:t>
      </w:r>
      <w:r w:rsidR="00227B8C">
        <w:rPr>
          <w:rFonts w:cstheme="minorHAnsi"/>
          <w:sz w:val="24"/>
          <w:szCs w:val="24"/>
        </w:rPr>
        <w:t xml:space="preserve">, </w:t>
      </w:r>
      <w:r w:rsidR="00F4553B" w:rsidRPr="00F4553B">
        <w:rPr>
          <w:rFonts w:cstheme="minorHAnsi"/>
          <w:sz w:val="24"/>
          <w:szCs w:val="24"/>
        </w:rPr>
        <w:t>Australia</w:t>
      </w:r>
      <w:r w:rsidRPr="00A26737">
        <w:rPr>
          <w:rFonts w:cstheme="minorHAnsi"/>
          <w:sz w:val="24"/>
          <w:szCs w:val="24"/>
        </w:rPr>
        <w:t>.</w:t>
      </w:r>
      <w:r w:rsidR="00F4553B" w:rsidRPr="00F4553B">
        <w:rPr>
          <w:rFonts w:cstheme="minorHAnsi"/>
          <w:sz w:val="24"/>
          <w:szCs w:val="24"/>
        </w:rPr>
        <w:t xml:space="preserve"> Email: </w:t>
      </w:r>
      <w:hyperlink r:id="rId7" w:history="1">
        <w:r w:rsidR="00F4553B" w:rsidRPr="00F4553B">
          <w:rPr>
            <w:rFonts w:cstheme="minorHAnsi"/>
            <w:sz w:val="24"/>
            <w:szCs w:val="24"/>
          </w:rPr>
          <w:t>fsingletonthorn@gmail.com</w:t>
        </w:r>
      </w:hyperlink>
      <w:r w:rsidR="003522EE">
        <w:rPr>
          <w:rFonts w:cstheme="minorHAnsi"/>
          <w:sz w:val="24"/>
          <w:szCs w:val="24"/>
        </w:rPr>
        <w:t xml:space="preserve"> or felixs@unimelb.edu.au </w:t>
      </w:r>
    </w:p>
    <w:p w14:paraId="2FB526CE" w14:textId="539E7C8F" w:rsidR="00533C6B" w:rsidRPr="00533C6B" w:rsidRDefault="004C224A" w:rsidP="00533C6B">
      <w:pPr>
        <w:spacing w:line="360" w:lineRule="auto"/>
        <w:jc w:val="center"/>
        <w:rPr>
          <w:rFonts w:cstheme="minorHAnsi"/>
          <w:color w:val="000000" w:themeColor="text1"/>
          <w:sz w:val="24"/>
          <w:szCs w:val="24"/>
          <w:lang w:val="en-US"/>
        </w:rPr>
      </w:pPr>
      <w:r w:rsidRPr="004C224A">
        <w:rPr>
          <w:rFonts w:cstheme="minorHAnsi"/>
          <w:color w:val="000000" w:themeColor="text1"/>
          <w:sz w:val="24"/>
          <w:szCs w:val="24"/>
          <w:lang w:val="en-US"/>
        </w:rPr>
        <w:t>Author contributions:</w:t>
      </w:r>
    </w:p>
    <w:p w14:paraId="34A5A650" w14:textId="37576B1E" w:rsidR="004C224A" w:rsidRPr="004C224A" w:rsidRDefault="004C224A" w:rsidP="004C224A">
      <w:pPr>
        <w:spacing w:line="360" w:lineRule="auto"/>
        <w:rPr>
          <w:rFonts w:cstheme="minorHAnsi"/>
          <w:color w:val="000000" w:themeColor="text1"/>
          <w:sz w:val="24"/>
          <w:szCs w:val="24"/>
          <w:lang w:val="en-US"/>
        </w:rPr>
      </w:pPr>
      <w:r w:rsidRPr="004C224A">
        <w:rPr>
          <w:rFonts w:cstheme="minorHAnsi"/>
          <w:color w:val="000000" w:themeColor="text1"/>
          <w:sz w:val="24"/>
          <w:szCs w:val="24"/>
          <w:lang w:val="en-US"/>
        </w:rPr>
        <w:t>F. Singleton Thorn</w:t>
      </w:r>
      <w:r w:rsidRPr="004C224A">
        <w:rPr>
          <w:rFonts w:cstheme="minorHAnsi"/>
          <w:color w:val="000000" w:themeColor="text1"/>
          <w:sz w:val="24"/>
          <w:szCs w:val="24"/>
        </w:rPr>
        <w:t xml:space="preserve"> </w:t>
      </w:r>
      <w:r w:rsidRPr="004C224A">
        <w:rPr>
          <w:rFonts w:cstheme="minorHAnsi"/>
          <w:color w:val="000000" w:themeColor="text1"/>
          <w:sz w:val="24"/>
          <w:szCs w:val="24"/>
          <w:lang w:val="en-US"/>
        </w:rPr>
        <w:t>conceptualized the research question</w:t>
      </w:r>
      <w:r>
        <w:rPr>
          <w:rFonts w:cstheme="minorHAnsi"/>
          <w:color w:val="000000" w:themeColor="text1"/>
          <w:sz w:val="24"/>
          <w:szCs w:val="24"/>
          <w:lang w:val="en-US"/>
        </w:rPr>
        <w:t xml:space="preserve">, designed and performed the </w:t>
      </w:r>
      <w:r w:rsidRPr="004C224A">
        <w:rPr>
          <w:rFonts w:cstheme="minorHAnsi"/>
          <w:color w:val="000000" w:themeColor="text1"/>
          <w:sz w:val="24"/>
          <w:szCs w:val="24"/>
          <w:lang w:val="en-US"/>
        </w:rPr>
        <w:t xml:space="preserve">statistical analysis, collected the data and drafted this manuscript. F. Fidler and P. Dudgeon provided critical revisions to this manuscript. P. Dudgeon gave essential advice on the statistical analyses reported in this manuscript. </w:t>
      </w:r>
    </w:p>
    <w:p w14:paraId="16C3CA92" w14:textId="029D5899" w:rsidR="00F4553B" w:rsidRPr="00F4553B" w:rsidRDefault="00F4553B" w:rsidP="0038241D">
      <w:pPr>
        <w:spacing w:line="360" w:lineRule="auto"/>
        <w:rPr>
          <w:rFonts w:cstheme="minorHAnsi"/>
          <w:sz w:val="24"/>
          <w:szCs w:val="24"/>
          <w:lang w:val="en-US"/>
        </w:rPr>
      </w:pPr>
      <w:r w:rsidRPr="00F4553B">
        <w:rPr>
          <w:rFonts w:cstheme="minorHAnsi"/>
          <w:sz w:val="24"/>
          <w:szCs w:val="24"/>
        </w:rPr>
        <w:br w:type="page"/>
      </w:r>
    </w:p>
    <w:p w14:paraId="72392FE5" w14:textId="77777777" w:rsidR="002F5BD7" w:rsidRPr="00A26737" w:rsidRDefault="002F5BD7" w:rsidP="00A167EA">
      <w:pPr>
        <w:keepNext/>
        <w:keepLines/>
        <w:spacing w:before="40" w:after="0" w:line="360" w:lineRule="auto"/>
        <w:jc w:val="center"/>
        <w:outlineLvl w:val="1"/>
        <w:rPr>
          <w:rFonts w:asciiTheme="majorHAnsi" w:eastAsiaTheme="majorEastAsia" w:hAnsiTheme="majorHAnsi" w:cstheme="majorBidi"/>
          <w:b/>
          <w:sz w:val="26"/>
          <w:szCs w:val="26"/>
        </w:rPr>
      </w:pPr>
      <w:r w:rsidRPr="00A26737">
        <w:rPr>
          <w:rFonts w:asciiTheme="majorHAnsi" w:eastAsiaTheme="majorEastAsia" w:hAnsiTheme="majorHAnsi" w:cstheme="majorBidi"/>
          <w:b/>
          <w:sz w:val="26"/>
          <w:szCs w:val="26"/>
        </w:rPr>
        <w:lastRenderedPageBreak/>
        <w:t>Abstract</w:t>
      </w:r>
    </w:p>
    <w:p w14:paraId="1C92467F" w14:textId="018D5F6A" w:rsidR="00B72672" w:rsidRDefault="00B72672" w:rsidP="008C0C4F">
      <w:pPr>
        <w:spacing w:line="360" w:lineRule="auto"/>
        <w:rPr>
          <w:rFonts w:cstheme="minorHAnsi"/>
          <w:sz w:val="24"/>
          <w:szCs w:val="24"/>
        </w:rPr>
      </w:pPr>
      <w:r w:rsidRPr="00B72672">
        <w:rPr>
          <w:rFonts w:cstheme="minorHAnsi"/>
          <w:sz w:val="24"/>
          <w:szCs w:val="24"/>
        </w:rPr>
        <w:t>This paper examines 306 replication studies from eight large-scale replication projects – projects which directly replicated a set of published studies – to estimate the effect of publication and reporting biases on effect sizes in the behavioural sciences literature. We estimate that effect sizes are, on average, larger in original than replication studies by r = 0.14 (95% CI [0.07, 0.2]), equivalent to a Cohen’s d of 0.28 (95% CI [0.14, 0.42]), an effect equal to 34% (95% CI [17%, 51%]) of the mean original effect size. Using a Bayesian mixture model to account for the presence of null results we also estimate that effect sizes are on average 20% smaller in replication studies (95% HPDI [11%, 28%]) conditional on the effect being non-zero. Researchers should be aware that effect sizes in the published literature are likely to be exaggerated and account for this when planning, reading and interpreting research.</w:t>
      </w:r>
    </w:p>
    <w:p w14:paraId="79A61FF4" w14:textId="526234D9" w:rsidR="002F5BD7" w:rsidRPr="00A26737" w:rsidRDefault="002F5BD7" w:rsidP="008C0C4F">
      <w:pPr>
        <w:spacing w:line="360" w:lineRule="auto"/>
        <w:rPr>
          <w:sz w:val="24"/>
          <w:szCs w:val="24"/>
        </w:rPr>
      </w:pPr>
      <w:r w:rsidRPr="00A26737">
        <w:rPr>
          <w:i/>
          <w:sz w:val="24"/>
          <w:szCs w:val="24"/>
        </w:rPr>
        <w:t>Keywords</w:t>
      </w:r>
      <w:r w:rsidRPr="00A26737">
        <w:rPr>
          <w:sz w:val="24"/>
          <w:szCs w:val="24"/>
        </w:rPr>
        <w:t xml:space="preserve">: Publication bias, effect size, QRPs, metascience, </w:t>
      </w:r>
      <w:proofErr w:type="spellStart"/>
      <w:r w:rsidRPr="00A26737">
        <w:rPr>
          <w:sz w:val="24"/>
          <w:szCs w:val="24"/>
        </w:rPr>
        <w:t>metaresearch</w:t>
      </w:r>
      <w:proofErr w:type="spellEnd"/>
      <w:r w:rsidRPr="00A26737">
        <w:rPr>
          <w:sz w:val="24"/>
          <w:szCs w:val="24"/>
        </w:rPr>
        <w:br w:type="page"/>
      </w:r>
    </w:p>
    <w:p w14:paraId="375D8F32" w14:textId="3080EE72" w:rsidR="00AB1ECD" w:rsidRDefault="00AB1ECD" w:rsidP="00AB1ECD">
      <w:pPr>
        <w:spacing w:line="360" w:lineRule="auto"/>
        <w:jc w:val="center"/>
        <w:rPr>
          <w:rFonts w:cstheme="minorHAnsi"/>
          <w:sz w:val="24"/>
          <w:szCs w:val="24"/>
        </w:rPr>
      </w:pPr>
      <w:r w:rsidRPr="00F4553B">
        <w:rPr>
          <w:rFonts w:cstheme="minorHAnsi"/>
          <w:sz w:val="24"/>
          <w:szCs w:val="24"/>
        </w:rPr>
        <w:lastRenderedPageBreak/>
        <w:t xml:space="preserve">The </w:t>
      </w:r>
      <w:r w:rsidRPr="00A26737">
        <w:rPr>
          <w:rFonts w:cstheme="minorHAnsi"/>
          <w:sz w:val="24"/>
          <w:szCs w:val="24"/>
        </w:rPr>
        <w:t>Effect of Publication and Reporting Biases on Effect Sizes in Published Behavioural Sciences Research</w:t>
      </w:r>
    </w:p>
    <w:p w14:paraId="04504D88" w14:textId="47FC5BE1" w:rsidR="00166278" w:rsidRPr="00A26737" w:rsidRDefault="00166278" w:rsidP="00166278">
      <w:pPr>
        <w:spacing w:line="360" w:lineRule="auto"/>
        <w:ind w:firstLine="720"/>
        <w:rPr>
          <w:rFonts w:cstheme="minorHAnsi"/>
          <w:sz w:val="24"/>
          <w:szCs w:val="24"/>
        </w:rPr>
      </w:pPr>
      <w:r w:rsidRPr="00A26737">
        <w:rPr>
          <w:rFonts w:cstheme="minorHAnsi"/>
          <w:sz w:val="24"/>
          <w:szCs w:val="24"/>
        </w:rPr>
        <w:t xml:space="preserve">This paper uses the results of over 300 replication studies conducted as a part of eight large-scale replication projects (henceforth ‘replication projects’) to estimate the effect of publication bias in the behavioural sciences research literature. Although the presence or absence of effects may be an interesting question in of itself, an understanding of the magnitude of effects is essential to accurately interpreting and understanding an effect and for planning future research effectively. As such the discovery and precise estimation of effects is essential to developing a coherent and reliable scientific literature. Under conditions where results are selectively reported based on characteristics related to the size of the effect (e.g., statistical significance), the literature no longer provides an unbiased estimate of true outcome effect sizes (Hedges, 1992). The degree to which publication bias inflates effect sizes in the behavioural sciences literature is currently unknown. Recent large-scale replication projects – projects which have systematically replicated bodies of research – provide a new resource with which to estimate the extent of effect size inflation in the behavioural sciences literature. </w:t>
      </w:r>
    </w:p>
    <w:p w14:paraId="056CD1ED" w14:textId="77777777" w:rsidR="00166278" w:rsidRPr="00A26737" w:rsidRDefault="00166278" w:rsidP="00166278">
      <w:pPr>
        <w:spacing w:line="360" w:lineRule="auto"/>
        <w:ind w:firstLine="720"/>
        <w:rPr>
          <w:rFonts w:cstheme="minorHAnsi"/>
          <w:sz w:val="24"/>
          <w:szCs w:val="24"/>
        </w:rPr>
      </w:pPr>
      <w:r w:rsidRPr="00A26737">
        <w:rPr>
          <w:rFonts w:cstheme="minorHAnsi"/>
          <w:sz w:val="24"/>
          <w:szCs w:val="24"/>
        </w:rPr>
        <w:t xml:space="preserve">All of the included replication projects were primarily conducted in order to assess the degree to which their particular area of research contains results which are </w:t>
      </w:r>
      <w:proofErr w:type="spellStart"/>
      <w:r w:rsidRPr="00A26737">
        <w:rPr>
          <w:rFonts w:cstheme="minorHAnsi"/>
          <w:sz w:val="24"/>
          <w:szCs w:val="24"/>
        </w:rPr>
        <w:t>irreplicable</w:t>
      </w:r>
      <w:proofErr w:type="spellEnd"/>
      <w:r w:rsidRPr="00A26737">
        <w:rPr>
          <w:rFonts w:cstheme="minorHAnsi"/>
          <w:sz w:val="24"/>
          <w:szCs w:val="24"/>
        </w:rPr>
        <w:t xml:space="preserve">, or to estimate variability in effects among subpopulations. Most of these studies suggest that the replicability of the published literature is below what would be expected given that all experiments were being analysed and published without regard to the statistical significance of results. See Table 1 for a list of the included replication projects, the percentages of replication </w:t>
      </w:r>
      <w:proofErr w:type="gramStart"/>
      <w:r w:rsidRPr="00A26737">
        <w:rPr>
          <w:rFonts w:cstheme="minorHAnsi"/>
          <w:sz w:val="24"/>
          <w:szCs w:val="24"/>
        </w:rPr>
        <w:t>attempts</w:t>
      </w:r>
      <w:proofErr w:type="gramEnd"/>
      <w:r w:rsidRPr="00A26737">
        <w:rPr>
          <w:rFonts w:cstheme="minorHAnsi"/>
          <w:sz w:val="24"/>
          <w:szCs w:val="24"/>
        </w:rPr>
        <w:t xml:space="preserve"> with a statistically significant result in the same direction as the original study, and the number of studies from each project included in the current analysis.</w:t>
      </w:r>
    </w:p>
    <w:p w14:paraId="0A473D29" w14:textId="3ABE1C68" w:rsidR="00366054" w:rsidRPr="00A26737" w:rsidRDefault="00366054" w:rsidP="002D3A50">
      <w:pPr>
        <w:spacing w:line="360" w:lineRule="auto"/>
        <w:ind w:firstLine="720"/>
        <w:rPr>
          <w:rFonts w:cstheme="minorHAnsi"/>
        </w:rPr>
        <w:sectPr w:rsidR="00366054" w:rsidRPr="00A26737"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A26737" w:rsidRDefault="00A108E9" w:rsidP="00A108E9">
      <w:pPr>
        <w:spacing w:after="0" w:line="240" w:lineRule="auto"/>
        <w:ind w:left="-709" w:right="-643"/>
        <w:rPr>
          <w:sz w:val="20"/>
          <w:szCs w:val="20"/>
        </w:rPr>
      </w:pPr>
      <w:bookmarkStart w:id="3" w:name="supplementary-material"/>
      <w:bookmarkStart w:id="4" w:name="methods"/>
      <w:bookmarkEnd w:id="0"/>
      <w:bookmarkEnd w:id="1"/>
      <w:bookmarkEnd w:id="3"/>
      <w:bookmarkEnd w:id="4"/>
      <w:r w:rsidRPr="00A108E9">
        <w:rPr>
          <w:sz w:val="20"/>
          <w:szCs w:val="20"/>
        </w:rPr>
        <w:lastRenderedPageBreak/>
        <w:t>Table 1.</w:t>
      </w:r>
    </w:p>
    <w:p w14:paraId="6D9B33C9" w14:textId="79712E15" w:rsidR="00A108E9" w:rsidRPr="00A108E9" w:rsidRDefault="00A108E9" w:rsidP="00A108E9">
      <w:pPr>
        <w:spacing w:after="0" w:line="240" w:lineRule="auto"/>
        <w:ind w:left="-709" w:right="-643"/>
        <w:rPr>
          <w:i/>
          <w:sz w:val="20"/>
          <w:szCs w:val="20"/>
        </w:rPr>
      </w:pPr>
      <w:r w:rsidRPr="00A108E9">
        <w:rPr>
          <w:sz w:val="20"/>
          <w:szCs w:val="20"/>
        </w:rPr>
        <w:t xml:space="preserve"> </w:t>
      </w:r>
      <w:r w:rsidRPr="00A108E9">
        <w:rPr>
          <w:i/>
          <w:sz w:val="20"/>
          <w:szCs w:val="20"/>
        </w:rPr>
        <w:t>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A108E9" w14:paraId="446D965E" w14:textId="77777777" w:rsidTr="00C52365">
        <w:tc>
          <w:tcPr>
            <w:tcW w:w="6945" w:type="dxa"/>
            <w:tcBorders>
              <w:top w:val="single" w:sz="4" w:space="0" w:color="auto"/>
              <w:bottom w:val="single" w:sz="4" w:space="0" w:color="auto"/>
            </w:tcBorders>
            <w:vAlign w:val="bottom"/>
          </w:tcPr>
          <w:p w14:paraId="761E90A4" w14:textId="77777777" w:rsidR="00A108E9" w:rsidRPr="00A108E9" w:rsidRDefault="00A108E9" w:rsidP="00A108E9">
            <w:pPr>
              <w:spacing w:after="0" w:line="240" w:lineRule="auto"/>
              <w:rPr>
                <w:sz w:val="20"/>
                <w:szCs w:val="20"/>
              </w:rPr>
            </w:pPr>
            <w:r w:rsidRPr="00A108E9">
              <w:rPr>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A108E9" w:rsidRDefault="00A108E9" w:rsidP="00A108E9">
            <w:pPr>
              <w:spacing w:after="0" w:line="240" w:lineRule="auto"/>
              <w:rPr>
                <w:sz w:val="20"/>
                <w:szCs w:val="20"/>
              </w:rPr>
            </w:pPr>
            <w:r w:rsidRPr="00A108E9">
              <w:rPr>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A108E9" w:rsidRDefault="00A108E9" w:rsidP="00A108E9">
            <w:pPr>
              <w:spacing w:after="0" w:line="240" w:lineRule="auto"/>
              <w:rPr>
                <w:sz w:val="20"/>
                <w:szCs w:val="20"/>
              </w:rPr>
            </w:pPr>
            <w:r w:rsidRPr="00A108E9">
              <w:rPr>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A108E9" w:rsidRDefault="00A108E9" w:rsidP="00A108E9">
            <w:pPr>
              <w:spacing w:after="0" w:line="240" w:lineRule="auto"/>
              <w:rPr>
                <w:sz w:val="20"/>
                <w:szCs w:val="20"/>
              </w:rPr>
            </w:pPr>
            <w:r w:rsidRPr="00A108E9">
              <w:rPr>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A108E9" w:rsidRDefault="00A108E9" w:rsidP="00A108E9">
            <w:pPr>
              <w:spacing w:after="0" w:line="240" w:lineRule="auto"/>
              <w:rPr>
                <w:sz w:val="20"/>
                <w:szCs w:val="20"/>
              </w:rPr>
            </w:pPr>
            <w:r w:rsidRPr="00A108E9">
              <w:rPr>
                <w:sz w:val="20"/>
                <w:szCs w:val="20"/>
              </w:rPr>
              <w:t>Percent of performed replication studies included in the current project</w:t>
            </w:r>
          </w:p>
        </w:tc>
      </w:tr>
      <w:tr w:rsidR="00A26737" w:rsidRPr="00A108E9" w14:paraId="60EAC2A2" w14:textId="77777777" w:rsidTr="00C52365">
        <w:tc>
          <w:tcPr>
            <w:tcW w:w="6945" w:type="dxa"/>
            <w:tcBorders>
              <w:top w:val="single" w:sz="4" w:space="0" w:color="auto"/>
            </w:tcBorders>
          </w:tcPr>
          <w:p w14:paraId="3B2E617A" w14:textId="77777777" w:rsidR="00A108E9" w:rsidRPr="00A108E9" w:rsidRDefault="00A108E9" w:rsidP="00A108E9">
            <w:pPr>
              <w:spacing w:after="0" w:line="240" w:lineRule="auto"/>
              <w:rPr>
                <w:sz w:val="20"/>
                <w:szCs w:val="20"/>
              </w:rPr>
            </w:pPr>
            <w:r w:rsidRPr="00A108E9">
              <w:rPr>
                <w:sz w:val="20"/>
                <w:szCs w:val="20"/>
              </w:rPr>
              <w:t xml:space="preserve">Camerer, C. F., </w:t>
            </w:r>
            <w:proofErr w:type="spellStart"/>
            <w:r w:rsidRPr="00A108E9">
              <w:rPr>
                <w:sz w:val="20"/>
                <w:szCs w:val="20"/>
              </w:rPr>
              <w:t>Dreber</w:t>
            </w:r>
            <w:proofErr w:type="spellEnd"/>
            <w:r w:rsidRPr="00A108E9">
              <w:rPr>
                <w:sz w:val="20"/>
                <w:szCs w:val="20"/>
              </w:rPr>
              <w:t xml:space="preserve">, A., </w:t>
            </w:r>
            <w:proofErr w:type="spellStart"/>
            <w:r w:rsidRPr="00A108E9">
              <w:rPr>
                <w:sz w:val="20"/>
                <w:szCs w:val="20"/>
              </w:rPr>
              <w:t>Forsell</w:t>
            </w:r>
            <w:proofErr w:type="spellEnd"/>
            <w:r w:rsidRPr="00A108E9">
              <w:rPr>
                <w:sz w:val="20"/>
                <w:szCs w:val="20"/>
              </w:rPr>
              <w:t xml:space="preserve">, E., Ho, T.-H., Huber, J., </w:t>
            </w:r>
            <w:proofErr w:type="spellStart"/>
            <w:r w:rsidRPr="00A108E9">
              <w:rPr>
                <w:sz w:val="20"/>
                <w:szCs w:val="20"/>
              </w:rPr>
              <w:t>Johannesson</w:t>
            </w:r>
            <w:proofErr w:type="spellEnd"/>
            <w:r w:rsidRPr="00A108E9">
              <w:rPr>
                <w:sz w:val="20"/>
                <w:szCs w:val="20"/>
              </w:rPr>
              <w:t>, M., . . . Wu, H. (2016). Evaluating replicability of laboratory experiments in economics. Science, 351(6280), 1433. DOI: 10.1126/</w:t>
            </w:r>
            <w:proofErr w:type="gramStart"/>
            <w:r w:rsidRPr="00A108E9">
              <w:rPr>
                <w:sz w:val="20"/>
                <w:szCs w:val="20"/>
              </w:rPr>
              <w:t>science.aaf</w:t>
            </w:r>
            <w:proofErr w:type="gramEnd"/>
            <w:r w:rsidRPr="00A108E9">
              <w:rPr>
                <w:sz w:val="20"/>
                <w:szCs w:val="20"/>
              </w:rPr>
              <w:t>0918</w:t>
            </w:r>
          </w:p>
        </w:tc>
        <w:tc>
          <w:tcPr>
            <w:tcW w:w="2073" w:type="dxa"/>
            <w:tcBorders>
              <w:top w:val="single" w:sz="4" w:space="0" w:color="auto"/>
            </w:tcBorders>
          </w:tcPr>
          <w:p w14:paraId="7D5E4A2D" w14:textId="77777777" w:rsidR="00A108E9" w:rsidRPr="00A108E9" w:rsidRDefault="00A108E9" w:rsidP="00A108E9">
            <w:pPr>
              <w:spacing w:after="0" w:line="240" w:lineRule="auto"/>
              <w:rPr>
                <w:sz w:val="20"/>
                <w:szCs w:val="20"/>
              </w:rPr>
            </w:pPr>
            <w:r w:rsidRPr="00A108E9">
              <w:rPr>
                <w:sz w:val="20"/>
                <w:szCs w:val="20"/>
              </w:rPr>
              <w:t>18</w:t>
            </w:r>
          </w:p>
        </w:tc>
        <w:tc>
          <w:tcPr>
            <w:tcW w:w="2606" w:type="dxa"/>
            <w:tcBorders>
              <w:top w:val="single" w:sz="4" w:space="0" w:color="auto"/>
            </w:tcBorders>
          </w:tcPr>
          <w:p w14:paraId="25509DC8" w14:textId="77777777" w:rsidR="00A108E9" w:rsidRPr="00A108E9" w:rsidRDefault="00A108E9" w:rsidP="00A108E9">
            <w:pPr>
              <w:spacing w:after="0" w:line="240" w:lineRule="auto"/>
              <w:rPr>
                <w:sz w:val="20"/>
                <w:szCs w:val="20"/>
              </w:rPr>
            </w:pPr>
            <w:r w:rsidRPr="00A108E9">
              <w:rPr>
                <w:sz w:val="20"/>
                <w:szCs w:val="20"/>
              </w:rPr>
              <w:t>61%</w:t>
            </w:r>
          </w:p>
        </w:tc>
        <w:tc>
          <w:tcPr>
            <w:tcW w:w="992" w:type="dxa"/>
            <w:tcBorders>
              <w:top w:val="single" w:sz="4" w:space="0" w:color="auto"/>
            </w:tcBorders>
          </w:tcPr>
          <w:p w14:paraId="20C1B7D5" w14:textId="77777777" w:rsidR="00A108E9" w:rsidRPr="00A108E9" w:rsidRDefault="00A108E9" w:rsidP="00A108E9">
            <w:pPr>
              <w:spacing w:after="0" w:line="240" w:lineRule="auto"/>
              <w:rPr>
                <w:sz w:val="20"/>
                <w:szCs w:val="20"/>
              </w:rPr>
            </w:pPr>
            <w:r w:rsidRPr="00A108E9">
              <w:rPr>
                <w:sz w:val="20"/>
                <w:szCs w:val="20"/>
              </w:rPr>
              <w:t>18</w:t>
            </w:r>
          </w:p>
        </w:tc>
        <w:tc>
          <w:tcPr>
            <w:tcW w:w="2552" w:type="dxa"/>
            <w:tcBorders>
              <w:top w:val="single" w:sz="4" w:space="0" w:color="auto"/>
            </w:tcBorders>
          </w:tcPr>
          <w:p w14:paraId="42B6265E" w14:textId="77777777" w:rsidR="00A108E9" w:rsidRPr="00A108E9" w:rsidRDefault="00A108E9" w:rsidP="00A108E9">
            <w:pPr>
              <w:spacing w:after="0" w:line="240" w:lineRule="auto"/>
              <w:rPr>
                <w:sz w:val="20"/>
                <w:szCs w:val="20"/>
              </w:rPr>
            </w:pPr>
            <w:r w:rsidRPr="00A108E9">
              <w:rPr>
                <w:sz w:val="20"/>
                <w:szCs w:val="20"/>
              </w:rPr>
              <w:t>100%</w:t>
            </w:r>
          </w:p>
        </w:tc>
      </w:tr>
      <w:tr w:rsidR="00A26737" w:rsidRPr="00A108E9" w14:paraId="7C94AF87" w14:textId="77777777" w:rsidTr="00C52365">
        <w:tc>
          <w:tcPr>
            <w:tcW w:w="6945" w:type="dxa"/>
          </w:tcPr>
          <w:p w14:paraId="29399C91" w14:textId="77777777" w:rsidR="00A108E9" w:rsidRPr="00A108E9" w:rsidRDefault="00A108E9" w:rsidP="00A108E9">
            <w:pPr>
              <w:spacing w:after="0" w:line="240" w:lineRule="auto"/>
              <w:rPr>
                <w:sz w:val="20"/>
                <w:szCs w:val="20"/>
              </w:rPr>
            </w:pPr>
            <w:r w:rsidRPr="00A108E9">
              <w:rPr>
                <w:sz w:val="20"/>
                <w:szCs w:val="20"/>
              </w:rPr>
              <w:t xml:space="preserve">Camerer, C. F., </w:t>
            </w:r>
            <w:proofErr w:type="spellStart"/>
            <w:r w:rsidRPr="00A108E9">
              <w:rPr>
                <w:sz w:val="20"/>
                <w:szCs w:val="20"/>
              </w:rPr>
              <w:t>Dreber</w:t>
            </w:r>
            <w:proofErr w:type="spellEnd"/>
            <w:r w:rsidRPr="00A108E9">
              <w:rPr>
                <w:sz w:val="20"/>
                <w:szCs w:val="20"/>
              </w:rPr>
              <w:t xml:space="preserve">, A., </w:t>
            </w:r>
            <w:proofErr w:type="spellStart"/>
            <w:r w:rsidRPr="00A108E9">
              <w:rPr>
                <w:sz w:val="20"/>
                <w:szCs w:val="20"/>
              </w:rPr>
              <w:t>Holzmeister</w:t>
            </w:r>
            <w:proofErr w:type="spellEnd"/>
            <w:r w:rsidRPr="00A108E9">
              <w:rPr>
                <w:sz w:val="20"/>
                <w:szCs w:val="20"/>
              </w:rPr>
              <w:t xml:space="preserve">, F., Ho, T.-H., Huber, J., </w:t>
            </w:r>
            <w:proofErr w:type="spellStart"/>
            <w:r w:rsidRPr="00A108E9">
              <w:rPr>
                <w:sz w:val="20"/>
                <w:szCs w:val="20"/>
              </w:rPr>
              <w:t>Johannesson</w:t>
            </w:r>
            <w:proofErr w:type="spellEnd"/>
            <w:r w:rsidRPr="00A108E9">
              <w:rPr>
                <w:sz w:val="20"/>
                <w:szCs w:val="20"/>
              </w:rPr>
              <w:t xml:space="preserve">, M., . . . Wu, H. (2018). Evaluating the replicability of social science experiments in Nature and Science between 2010 and 2015. Nature Human Behaviour, 2(9), 637-644. </w:t>
            </w:r>
            <w:hyperlink r:id="rId10">
              <w:r w:rsidRPr="00A108E9">
                <w:rPr>
                  <w:rFonts w:cstheme="minorHAnsi"/>
                  <w:sz w:val="20"/>
                  <w:szCs w:val="20"/>
                  <w:u w:val="single"/>
                </w:rPr>
                <w:t>doi:10.1038/s41562-018-0399-z</w:t>
              </w:r>
            </w:hyperlink>
          </w:p>
        </w:tc>
        <w:tc>
          <w:tcPr>
            <w:tcW w:w="2073" w:type="dxa"/>
          </w:tcPr>
          <w:p w14:paraId="223826BE" w14:textId="77777777" w:rsidR="00A108E9" w:rsidRPr="00A108E9" w:rsidRDefault="00A108E9" w:rsidP="00A108E9">
            <w:pPr>
              <w:spacing w:after="0" w:line="240" w:lineRule="auto"/>
              <w:rPr>
                <w:sz w:val="20"/>
                <w:szCs w:val="20"/>
              </w:rPr>
            </w:pPr>
            <w:r w:rsidRPr="00A108E9">
              <w:rPr>
                <w:sz w:val="20"/>
                <w:szCs w:val="20"/>
              </w:rPr>
              <w:t>21</w:t>
            </w:r>
          </w:p>
        </w:tc>
        <w:tc>
          <w:tcPr>
            <w:tcW w:w="2606" w:type="dxa"/>
          </w:tcPr>
          <w:p w14:paraId="5F33061D" w14:textId="77777777" w:rsidR="00A108E9" w:rsidRPr="00A108E9" w:rsidRDefault="00A108E9" w:rsidP="00A108E9">
            <w:pPr>
              <w:spacing w:after="0" w:line="240" w:lineRule="auto"/>
              <w:rPr>
                <w:sz w:val="20"/>
                <w:szCs w:val="20"/>
              </w:rPr>
            </w:pPr>
            <w:r w:rsidRPr="00A108E9">
              <w:rPr>
                <w:sz w:val="20"/>
                <w:szCs w:val="20"/>
              </w:rPr>
              <w:t>62%</w:t>
            </w:r>
          </w:p>
        </w:tc>
        <w:tc>
          <w:tcPr>
            <w:tcW w:w="992" w:type="dxa"/>
          </w:tcPr>
          <w:p w14:paraId="437E5E20" w14:textId="77777777" w:rsidR="00A108E9" w:rsidRPr="00A108E9" w:rsidRDefault="00A108E9" w:rsidP="00A108E9">
            <w:pPr>
              <w:spacing w:after="0" w:line="240" w:lineRule="auto"/>
              <w:rPr>
                <w:sz w:val="20"/>
                <w:szCs w:val="20"/>
              </w:rPr>
            </w:pPr>
            <w:r w:rsidRPr="00A108E9">
              <w:rPr>
                <w:sz w:val="20"/>
                <w:szCs w:val="20"/>
              </w:rPr>
              <w:t>21</w:t>
            </w:r>
          </w:p>
        </w:tc>
        <w:tc>
          <w:tcPr>
            <w:tcW w:w="2552" w:type="dxa"/>
          </w:tcPr>
          <w:p w14:paraId="61EDD86D" w14:textId="77777777" w:rsidR="00A108E9" w:rsidRPr="00A108E9" w:rsidRDefault="00A108E9" w:rsidP="00A108E9">
            <w:pPr>
              <w:spacing w:after="0" w:line="240" w:lineRule="auto"/>
              <w:rPr>
                <w:sz w:val="20"/>
                <w:szCs w:val="20"/>
              </w:rPr>
            </w:pPr>
            <w:r w:rsidRPr="00A108E9">
              <w:rPr>
                <w:sz w:val="20"/>
                <w:szCs w:val="20"/>
              </w:rPr>
              <w:t>100%</w:t>
            </w:r>
          </w:p>
        </w:tc>
      </w:tr>
      <w:tr w:rsidR="00A26737" w:rsidRPr="00A108E9" w14:paraId="58E171E1" w14:textId="77777777" w:rsidTr="00C52365">
        <w:tc>
          <w:tcPr>
            <w:tcW w:w="6945" w:type="dxa"/>
          </w:tcPr>
          <w:p w14:paraId="6F1EB764" w14:textId="77777777" w:rsidR="00A108E9" w:rsidRPr="00A108E9" w:rsidRDefault="00A108E9" w:rsidP="00A108E9">
            <w:pPr>
              <w:spacing w:after="0" w:line="240" w:lineRule="auto"/>
              <w:rPr>
                <w:sz w:val="20"/>
                <w:szCs w:val="20"/>
              </w:rPr>
            </w:pPr>
            <w:r w:rsidRPr="00A108E9">
              <w:rPr>
                <w:sz w:val="20"/>
                <w:szCs w:val="20"/>
              </w:rPr>
              <w:t xml:space="preserve">Cova, F., Strickland, B., </w:t>
            </w:r>
            <w:proofErr w:type="spellStart"/>
            <w:r w:rsidRPr="00A108E9">
              <w:rPr>
                <w:sz w:val="20"/>
                <w:szCs w:val="20"/>
              </w:rPr>
              <w:t>Abatista</w:t>
            </w:r>
            <w:proofErr w:type="spellEnd"/>
            <w:r w:rsidRPr="00A108E9">
              <w:rPr>
                <w:sz w:val="20"/>
                <w:szCs w:val="20"/>
              </w:rPr>
              <w:t xml:space="preserve">, A., Allard, A., </w:t>
            </w:r>
            <w:proofErr w:type="spellStart"/>
            <w:r w:rsidRPr="00A108E9">
              <w:rPr>
                <w:sz w:val="20"/>
                <w:szCs w:val="20"/>
              </w:rPr>
              <w:t>Andow</w:t>
            </w:r>
            <w:proofErr w:type="spellEnd"/>
            <w:r w:rsidRPr="00A108E9">
              <w:rPr>
                <w:sz w:val="20"/>
                <w:szCs w:val="20"/>
              </w:rPr>
              <w:t xml:space="preserve">, J., </w:t>
            </w:r>
            <w:proofErr w:type="spellStart"/>
            <w:r w:rsidRPr="00A108E9">
              <w:rPr>
                <w:sz w:val="20"/>
                <w:szCs w:val="20"/>
              </w:rPr>
              <w:t>Attie</w:t>
            </w:r>
            <w:proofErr w:type="spellEnd"/>
            <w:r w:rsidRPr="00A108E9">
              <w:rPr>
                <w:sz w:val="20"/>
                <w:szCs w:val="20"/>
              </w:rPr>
              <w:t xml:space="preserve">, M., . . . Colombo, M. (2018). Estimating the reproducibility of experimental philosophy. Review of Philosophy and Psychology, 1-36. </w:t>
            </w:r>
            <w:proofErr w:type="spellStart"/>
            <w:r w:rsidRPr="00A108E9">
              <w:rPr>
                <w:sz w:val="20"/>
                <w:szCs w:val="20"/>
              </w:rPr>
              <w:t>doi</w:t>
            </w:r>
            <w:proofErr w:type="spellEnd"/>
            <w:r w:rsidRPr="00A108E9">
              <w:rPr>
                <w:sz w:val="20"/>
                <w:szCs w:val="20"/>
              </w:rPr>
              <w:t>: 10.1007/s13164-018-0407-2.</w:t>
            </w:r>
          </w:p>
        </w:tc>
        <w:tc>
          <w:tcPr>
            <w:tcW w:w="2073" w:type="dxa"/>
          </w:tcPr>
          <w:p w14:paraId="086E6028" w14:textId="77777777" w:rsidR="00A108E9" w:rsidRPr="00A108E9" w:rsidRDefault="00A108E9" w:rsidP="00A108E9">
            <w:pPr>
              <w:spacing w:after="0" w:line="240" w:lineRule="auto"/>
              <w:rPr>
                <w:sz w:val="20"/>
                <w:szCs w:val="20"/>
              </w:rPr>
            </w:pPr>
            <w:r w:rsidRPr="00A108E9">
              <w:rPr>
                <w:sz w:val="20"/>
                <w:szCs w:val="20"/>
              </w:rPr>
              <w:t>37</w:t>
            </w:r>
          </w:p>
        </w:tc>
        <w:tc>
          <w:tcPr>
            <w:tcW w:w="2606" w:type="dxa"/>
          </w:tcPr>
          <w:p w14:paraId="0D6B9682" w14:textId="77777777" w:rsidR="00A108E9" w:rsidRPr="00A108E9" w:rsidRDefault="00A108E9" w:rsidP="00A108E9">
            <w:pPr>
              <w:spacing w:after="0" w:line="240" w:lineRule="auto"/>
              <w:rPr>
                <w:sz w:val="20"/>
                <w:szCs w:val="20"/>
              </w:rPr>
            </w:pPr>
            <w:r w:rsidRPr="00A108E9">
              <w:rPr>
                <w:sz w:val="20"/>
                <w:szCs w:val="20"/>
              </w:rPr>
              <w:t>78%</w:t>
            </w:r>
          </w:p>
        </w:tc>
        <w:tc>
          <w:tcPr>
            <w:tcW w:w="992" w:type="dxa"/>
          </w:tcPr>
          <w:p w14:paraId="7379A0A3" w14:textId="77777777" w:rsidR="00A108E9" w:rsidRPr="00A108E9" w:rsidRDefault="00A108E9" w:rsidP="00A108E9">
            <w:pPr>
              <w:spacing w:after="0" w:line="240" w:lineRule="auto"/>
              <w:rPr>
                <w:sz w:val="20"/>
                <w:szCs w:val="20"/>
              </w:rPr>
            </w:pPr>
            <w:r w:rsidRPr="00A108E9">
              <w:rPr>
                <w:sz w:val="20"/>
                <w:szCs w:val="20"/>
              </w:rPr>
              <w:t>33</w:t>
            </w:r>
          </w:p>
        </w:tc>
        <w:tc>
          <w:tcPr>
            <w:tcW w:w="2552" w:type="dxa"/>
          </w:tcPr>
          <w:p w14:paraId="1C147BE3" w14:textId="77777777" w:rsidR="00A108E9" w:rsidRPr="00A108E9" w:rsidRDefault="00A108E9" w:rsidP="00A108E9">
            <w:pPr>
              <w:spacing w:after="0" w:line="240" w:lineRule="auto"/>
              <w:rPr>
                <w:sz w:val="20"/>
                <w:szCs w:val="20"/>
              </w:rPr>
            </w:pPr>
            <w:r w:rsidRPr="00A108E9">
              <w:rPr>
                <w:sz w:val="20"/>
                <w:szCs w:val="20"/>
              </w:rPr>
              <w:t>89%</w:t>
            </w:r>
          </w:p>
        </w:tc>
      </w:tr>
      <w:tr w:rsidR="00A26737" w:rsidRPr="00A108E9" w14:paraId="1311501E" w14:textId="77777777" w:rsidTr="00C52365">
        <w:tc>
          <w:tcPr>
            <w:tcW w:w="6945" w:type="dxa"/>
          </w:tcPr>
          <w:p w14:paraId="5BDAAA57" w14:textId="77777777" w:rsidR="00A108E9" w:rsidRPr="00A108E9" w:rsidRDefault="00A108E9" w:rsidP="00A108E9">
            <w:pPr>
              <w:spacing w:after="0" w:line="240" w:lineRule="auto"/>
              <w:rPr>
                <w:sz w:val="20"/>
                <w:szCs w:val="20"/>
              </w:rPr>
            </w:pPr>
            <w:r w:rsidRPr="00A108E9">
              <w:rPr>
                <w:sz w:val="20"/>
                <w:szCs w:val="20"/>
              </w:rPr>
              <w:t xml:space="preserve">Ebersole, C. R., Atherton, O. E., Belanger, A. L., </w:t>
            </w:r>
            <w:proofErr w:type="spellStart"/>
            <w:r w:rsidRPr="00A108E9">
              <w:rPr>
                <w:sz w:val="20"/>
                <w:szCs w:val="20"/>
              </w:rPr>
              <w:t>Skulborstad</w:t>
            </w:r>
            <w:proofErr w:type="spellEnd"/>
            <w:r w:rsidRPr="00A108E9">
              <w:rPr>
                <w:sz w:val="20"/>
                <w:szCs w:val="20"/>
              </w:rPr>
              <w:t xml:space="preserve">, H. M., Allen, J. M., Banks, J. B., . . . </w:t>
            </w:r>
            <w:proofErr w:type="spellStart"/>
            <w:r w:rsidRPr="00A108E9">
              <w:rPr>
                <w:sz w:val="20"/>
                <w:szCs w:val="20"/>
              </w:rPr>
              <w:t>Nosek</w:t>
            </w:r>
            <w:proofErr w:type="spellEnd"/>
            <w:r w:rsidRPr="00A108E9">
              <w:rPr>
                <w:sz w:val="20"/>
                <w:szCs w:val="20"/>
              </w:rPr>
              <w:t xml:space="preserve">, B. A. (2016). Many Labs 3: Evaluating participant pool quality across the academic semester via replication. Journal of Experimental Social Psychology, 67, 68-82. </w:t>
            </w:r>
            <w:hyperlink r:id="rId11">
              <w:proofErr w:type="gramStart"/>
              <w:r w:rsidRPr="00A108E9">
                <w:rPr>
                  <w:rFonts w:cstheme="minorHAnsi"/>
                  <w:sz w:val="20"/>
                  <w:szCs w:val="20"/>
                  <w:u w:val="single"/>
                </w:rPr>
                <w:t>doi:10.1016/j.jesp</w:t>
              </w:r>
              <w:proofErr w:type="gramEnd"/>
              <w:r w:rsidRPr="00A108E9">
                <w:rPr>
                  <w:rFonts w:cstheme="minorHAnsi"/>
                  <w:sz w:val="20"/>
                  <w:szCs w:val="20"/>
                  <w:u w:val="single"/>
                </w:rPr>
                <w:t>.2015.10.012</w:t>
              </w:r>
            </w:hyperlink>
          </w:p>
        </w:tc>
        <w:tc>
          <w:tcPr>
            <w:tcW w:w="2073" w:type="dxa"/>
          </w:tcPr>
          <w:p w14:paraId="6EC5B121" w14:textId="77777777" w:rsidR="00A108E9" w:rsidRPr="00A108E9" w:rsidRDefault="00A108E9" w:rsidP="00A108E9">
            <w:pPr>
              <w:spacing w:after="0" w:line="240" w:lineRule="auto"/>
              <w:rPr>
                <w:sz w:val="20"/>
                <w:szCs w:val="20"/>
              </w:rPr>
            </w:pPr>
            <w:r w:rsidRPr="00A108E9">
              <w:rPr>
                <w:sz w:val="20"/>
                <w:szCs w:val="20"/>
              </w:rPr>
              <w:t>9</w:t>
            </w:r>
          </w:p>
        </w:tc>
        <w:tc>
          <w:tcPr>
            <w:tcW w:w="2606" w:type="dxa"/>
          </w:tcPr>
          <w:p w14:paraId="312943EA" w14:textId="77777777" w:rsidR="00A108E9" w:rsidRPr="00A108E9" w:rsidRDefault="00A108E9" w:rsidP="00A108E9">
            <w:pPr>
              <w:spacing w:after="0" w:line="240" w:lineRule="auto"/>
              <w:rPr>
                <w:sz w:val="20"/>
                <w:szCs w:val="20"/>
              </w:rPr>
            </w:pPr>
            <w:r w:rsidRPr="00A108E9">
              <w:rPr>
                <w:sz w:val="20"/>
                <w:szCs w:val="20"/>
              </w:rPr>
              <w:t>33%</w:t>
            </w:r>
          </w:p>
        </w:tc>
        <w:tc>
          <w:tcPr>
            <w:tcW w:w="992" w:type="dxa"/>
          </w:tcPr>
          <w:p w14:paraId="171F247A" w14:textId="77777777" w:rsidR="00A108E9" w:rsidRPr="00A108E9" w:rsidRDefault="00A108E9" w:rsidP="00A108E9">
            <w:pPr>
              <w:spacing w:after="0" w:line="240" w:lineRule="auto"/>
              <w:rPr>
                <w:sz w:val="20"/>
                <w:szCs w:val="20"/>
              </w:rPr>
            </w:pPr>
            <w:r w:rsidRPr="00A108E9">
              <w:rPr>
                <w:sz w:val="20"/>
                <w:szCs w:val="20"/>
              </w:rPr>
              <w:t>8</w:t>
            </w:r>
          </w:p>
        </w:tc>
        <w:tc>
          <w:tcPr>
            <w:tcW w:w="2552" w:type="dxa"/>
          </w:tcPr>
          <w:p w14:paraId="20C72634" w14:textId="77777777" w:rsidR="00A108E9" w:rsidRPr="00A108E9" w:rsidRDefault="00A108E9" w:rsidP="00A108E9">
            <w:pPr>
              <w:spacing w:after="0" w:line="240" w:lineRule="auto"/>
              <w:rPr>
                <w:sz w:val="20"/>
                <w:szCs w:val="20"/>
              </w:rPr>
            </w:pPr>
            <w:r w:rsidRPr="00A108E9">
              <w:rPr>
                <w:sz w:val="20"/>
                <w:szCs w:val="20"/>
              </w:rPr>
              <w:t>89%</w:t>
            </w:r>
          </w:p>
        </w:tc>
      </w:tr>
      <w:tr w:rsidR="00A26737" w:rsidRPr="00A108E9" w14:paraId="12003915" w14:textId="77777777" w:rsidTr="00C52365">
        <w:tc>
          <w:tcPr>
            <w:tcW w:w="6945" w:type="dxa"/>
          </w:tcPr>
          <w:p w14:paraId="1A3B3D5B" w14:textId="77777777" w:rsidR="00A108E9" w:rsidRPr="00A108E9" w:rsidRDefault="00A108E9" w:rsidP="00A108E9">
            <w:pPr>
              <w:spacing w:after="0" w:line="240" w:lineRule="auto"/>
              <w:rPr>
                <w:sz w:val="20"/>
                <w:szCs w:val="20"/>
              </w:rPr>
            </w:pPr>
            <w:r w:rsidRPr="00A108E9">
              <w:rPr>
                <w:sz w:val="20"/>
                <w:szCs w:val="20"/>
              </w:rPr>
              <w:t xml:space="preserve">Klein, R. A., Ratliff, K. A., </w:t>
            </w:r>
            <w:proofErr w:type="spellStart"/>
            <w:r w:rsidRPr="00A108E9">
              <w:rPr>
                <w:sz w:val="20"/>
                <w:szCs w:val="20"/>
              </w:rPr>
              <w:t>Vianello</w:t>
            </w:r>
            <w:proofErr w:type="spellEnd"/>
            <w:r w:rsidRPr="00A108E9">
              <w:rPr>
                <w:sz w:val="20"/>
                <w:szCs w:val="20"/>
              </w:rPr>
              <w:t xml:space="preserve">, M., Adams, R. B., </w:t>
            </w:r>
            <w:proofErr w:type="spellStart"/>
            <w:r w:rsidRPr="00A108E9">
              <w:rPr>
                <w:sz w:val="20"/>
                <w:szCs w:val="20"/>
              </w:rPr>
              <w:t>BahnÃ­k</w:t>
            </w:r>
            <w:proofErr w:type="spellEnd"/>
            <w:r w:rsidRPr="00A108E9">
              <w:rPr>
                <w:sz w:val="20"/>
                <w:szCs w:val="20"/>
              </w:rPr>
              <w:t xml:space="preserve">, </w:t>
            </w:r>
            <w:proofErr w:type="gramStart"/>
            <w:r w:rsidRPr="00A108E9">
              <w:rPr>
                <w:sz w:val="20"/>
                <w:szCs w:val="20"/>
              </w:rPr>
              <w:t>Å .</w:t>
            </w:r>
            <w:proofErr w:type="gramEnd"/>
            <w:r w:rsidRPr="00A108E9">
              <w:rPr>
                <w:sz w:val="20"/>
                <w:szCs w:val="20"/>
              </w:rPr>
              <w:t xml:space="preserve">, Bernstein, M. J., . . . </w:t>
            </w:r>
            <w:proofErr w:type="spellStart"/>
            <w:r w:rsidRPr="00A108E9">
              <w:rPr>
                <w:sz w:val="20"/>
                <w:szCs w:val="20"/>
              </w:rPr>
              <w:t>Nosek</w:t>
            </w:r>
            <w:proofErr w:type="spellEnd"/>
            <w:r w:rsidRPr="00A108E9">
              <w:rPr>
                <w:sz w:val="20"/>
                <w:szCs w:val="20"/>
              </w:rPr>
              <w:t xml:space="preserve">, B. A. (2014). Investigating Variation in Replicability. Social Psychology, 45(3), 142-152. </w:t>
            </w:r>
            <w:hyperlink r:id="rId12">
              <w:r w:rsidRPr="00A108E9">
                <w:rPr>
                  <w:rFonts w:cstheme="minorHAnsi"/>
                  <w:sz w:val="20"/>
                  <w:szCs w:val="20"/>
                  <w:u w:val="single"/>
                </w:rPr>
                <w:t>doi:10.1027/1864-9335/a000178</w:t>
              </w:r>
            </w:hyperlink>
            <w:r w:rsidRPr="00A108E9">
              <w:rPr>
                <w:sz w:val="20"/>
                <w:szCs w:val="20"/>
              </w:rPr>
              <w:t xml:space="preserve"> </w:t>
            </w:r>
            <w:r w:rsidRPr="00A108E9">
              <w:rPr>
                <w:sz w:val="20"/>
                <w:szCs w:val="20"/>
                <w:vertAlign w:val="superscript"/>
              </w:rPr>
              <w:t>a</w:t>
            </w:r>
          </w:p>
        </w:tc>
        <w:tc>
          <w:tcPr>
            <w:tcW w:w="2073" w:type="dxa"/>
          </w:tcPr>
          <w:p w14:paraId="6DAD9736" w14:textId="77777777" w:rsidR="00A108E9" w:rsidRPr="00A108E9" w:rsidRDefault="00A108E9" w:rsidP="00A108E9">
            <w:pPr>
              <w:spacing w:after="0" w:line="240" w:lineRule="auto"/>
              <w:rPr>
                <w:sz w:val="20"/>
                <w:szCs w:val="20"/>
              </w:rPr>
            </w:pPr>
            <w:r w:rsidRPr="00A108E9">
              <w:rPr>
                <w:sz w:val="20"/>
                <w:szCs w:val="20"/>
              </w:rPr>
              <w:t>16 (13 effects)</w:t>
            </w:r>
          </w:p>
        </w:tc>
        <w:tc>
          <w:tcPr>
            <w:tcW w:w="2606" w:type="dxa"/>
          </w:tcPr>
          <w:p w14:paraId="378ED393" w14:textId="77777777" w:rsidR="00A108E9" w:rsidRPr="00A108E9" w:rsidRDefault="00A108E9" w:rsidP="00A108E9">
            <w:pPr>
              <w:spacing w:after="0" w:line="240" w:lineRule="auto"/>
              <w:rPr>
                <w:sz w:val="20"/>
                <w:szCs w:val="20"/>
              </w:rPr>
            </w:pPr>
            <w:r w:rsidRPr="00A108E9">
              <w:rPr>
                <w:sz w:val="20"/>
                <w:szCs w:val="20"/>
              </w:rPr>
              <w:t>88% (85%)</w:t>
            </w:r>
          </w:p>
        </w:tc>
        <w:tc>
          <w:tcPr>
            <w:tcW w:w="992" w:type="dxa"/>
          </w:tcPr>
          <w:p w14:paraId="7D578A09" w14:textId="77777777" w:rsidR="00A108E9" w:rsidRPr="00A108E9" w:rsidRDefault="00A108E9" w:rsidP="00A108E9">
            <w:pPr>
              <w:spacing w:after="0" w:line="240" w:lineRule="auto"/>
              <w:rPr>
                <w:sz w:val="20"/>
                <w:szCs w:val="20"/>
              </w:rPr>
            </w:pPr>
            <w:r w:rsidRPr="00A108E9">
              <w:rPr>
                <w:sz w:val="20"/>
                <w:szCs w:val="20"/>
              </w:rPr>
              <w:t>15</w:t>
            </w:r>
          </w:p>
        </w:tc>
        <w:tc>
          <w:tcPr>
            <w:tcW w:w="2552" w:type="dxa"/>
          </w:tcPr>
          <w:p w14:paraId="22578118" w14:textId="77777777" w:rsidR="00A108E9" w:rsidRPr="00A108E9" w:rsidRDefault="00A108E9" w:rsidP="00A108E9">
            <w:pPr>
              <w:spacing w:after="0" w:line="240" w:lineRule="auto"/>
              <w:rPr>
                <w:sz w:val="20"/>
                <w:szCs w:val="20"/>
              </w:rPr>
            </w:pPr>
            <w:r w:rsidRPr="00A108E9">
              <w:rPr>
                <w:sz w:val="20"/>
                <w:szCs w:val="20"/>
              </w:rPr>
              <w:t>94% (92%)</w:t>
            </w:r>
          </w:p>
        </w:tc>
      </w:tr>
      <w:tr w:rsidR="00A26737" w:rsidRPr="00A108E9" w14:paraId="3B78CEE0" w14:textId="77777777" w:rsidTr="00C52365">
        <w:tc>
          <w:tcPr>
            <w:tcW w:w="6945" w:type="dxa"/>
          </w:tcPr>
          <w:p w14:paraId="2D9A996C" w14:textId="77777777" w:rsidR="00A108E9" w:rsidRPr="00A108E9" w:rsidRDefault="00A108E9" w:rsidP="00A108E9">
            <w:pPr>
              <w:spacing w:after="0" w:line="240" w:lineRule="auto"/>
              <w:rPr>
                <w:sz w:val="20"/>
                <w:szCs w:val="20"/>
              </w:rPr>
            </w:pPr>
            <w:r w:rsidRPr="00A108E9">
              <w:rPr>
                <w:sz w:val="20"/>
                <w:szCs w:val="20"/>
              </w:rPr>
              <w:t xml:space="preserve">Klein, R. A., </w:t>
            </w:r>
            <w:proofErr w:type="spellStart"/>
            <w:r w:rsidRPr="00A108E9">
              <w:rPr>
                <w:sz w:val="20"/>
                <w:szCs w:val="20"/>
              </w:rPr>
              <w:t>Vianello</w:t>
            </w:r>
            <w:proofErr w:type="spellEnd"/>
            <w:r w:rsidRPr="00A108E9">
              <w:rPr>
                <w:sz w:val="20"/>
                <w:szCs w:val="20"/>
              </w:rPr>
              <w:t xml:space="preserve">, M., </w:t>
            </w:r>
            <w:proofErr w:type="spellStart"/>
            <w:r w:rsidRPr="00A108E9">
              <w:rPr>
                <w:sz w:val="20"/>
                <w:szCs w:val="20"/>
              </w:rPr>
              <w:t>Hasselman</w:t>
            </w:r>
            <w:proofErr w:type="spellEnd"/>
            <w:r w:rsidRPr="00A108E9">
              <w:rPr>
                <w:sz w:val="20"/>
                <w:szCs w:val="20"/>
              </w:rPr>
              <w:t xml:space="preserve">, F., Adams, B. G., Adams, R. B., </w:t>
            </w:r>
            <w:proofErr w:type="spellStart"/>
            <w:r w:rsidRPr="00A108E9">
              <w:rPr>
                <w:sz w:val="20"/>
                <w:szCs w:val="20"/>
              </w:rPr>
              <w:t>Alper</w:t>
            </w:r>
            <w:proofErr w:type="spellEnd"/>
            <w:r w:rsidRPr="00A108E9">
              <w:rPr>
                <w:sz w:val="20"/>
                <w:szCs w:val="20"/>
              </w:rPr>
              <w:t xml:space="preserve">, S., … </w:t>
            </w:r>
            <w:proofErr w:type="spellStart"/>
            <w:r w:rsidRPr="00A108E9">
              <w:rPr>
                <w:sz w:val="20"/>
                <w:szCs w:val="20"/>
              </w:rPr>
              <w:t>Nosek</w:t>
            </w:r>
            <w:proofErr w:type="spellEnd"/>
            <w:r w:rsidRPr="00A108E9">
              <w:rPr>
                <w:sz w:val="20"/>
                <w:szCs w:val="20"/>
              </w:rPr>
              <w:t xml:space="preserve">, B. A. (2018). Many Labs 2: Investigating Variation in Replicability Across Samples and Settings. Advances </w:t>
            </w:r>
            <w:proofErr w:type="gramStart"/>
            <w:r w:rsidRPr="00A108E9">
              <w:rPr>
                <w:sz w:val="20"/>
                <w:szCs w:val="20"/>
              </w:rPr>
              <w:t>In</w:t>
            </w:r>
            <w:proofErr w:type="gramEnd"/>
            <w:r w:rsidRPr="00A108E9">
              <w:rPr>
                <w:sz w:val="20"/>
                <w:szCs w:val="20"/>
              </w:rPr>
              <w:t xml:space="preserve"> Methods and Practices in Psychological Science, 1(4), 443-490. </w:t>
            </w:r>
            <w:hyperlink r:id="rId13">
              <w:r w:rsidRPr="00A108E9">
                <w:rPr>
                  <w:rFonts w:cstheme="minorHAnsi"/>
                  <w:sz w:val="20"/>
                  <w:szCs w:val="20"/>
                  <w:u w:val="single"/>
                </w:rPr>
                <w:t>doi:10.1177/2515245918810225</w:t>
              </w:r>
            </w:hyperlink>
          </w:p>
        </w:tc>
        <w:tc>
          <w:tcPr>
            <w:tcW w:w="2073" w:type="dxa"/>
          </w:tcPr>
          <w:p w14:paraId="1EFC7FF4" w14:textId="77777777" w:rsidR="00A108E9" w:rsidRPr="00A108E9" w:rsidRDefault="00A108E9" w:rsidP="00A108E9">
            <w:pPr>
              <w:spacing w:after="0" w:line="240" w:lineRule="auto"/>
              <w:rPr>
                <w:sz w:val="20"/>
                <w:szCs w:val="20"/>
              </w:rPr>
            </w:pPr>
            <w:r w:rsidRPr="00A108E9">
              <w:rPr>
                <w:sz w:val="20"/>
                <w:szCs w:val="20"/>
              </w:rPr>
              <w:t>28</w:t>
            </w:r>
          </w:p>
        </w:tc>
        <w:tc>
          <w:tcPr>
            <w:tcW w:w="2606" w:type="dxa"/>
          </w:tcPr>
          <w:p w14:paraId="57C58490" w14:textId="77777777" w:rsidR="00A108E9" w:rsidRPr="00A108E9" w:rsidRDefault="00A108E9" w:rsidP="00A108E9">
            <w:pPr>
              <w:spacing w:after="0" w:line="240" w:lineRule="auto"/>
              <w:rPr>
                <w:sz w:val="20"/>
                <w:szCs w:val="20"/>
              </w:rPr>
            </w:pPr>
            <w:r w:rsidRPr="00A108E9">
              <w:rPr>
                <w:sz w:val="20"/>
                <w:szCs w:val="20"/>
              </w:rPr>
              <w:t>54%</w:t>
            </w:r>
          </w:p>
        </w:tc>
        <w:tc>
          <w:tcPr>
            <w:tcW w:w="992" w:type="dxa"/>
          </w:tcPr>
          <w:p w14:paraId="4F7B68BF" w14:textId="77777777" w:rsidR="00A108E9" w:rsidRPr="00A108E9" w:rsidRDefault="00A108E9" w:rsidP="00A108E9">
            <w:pPr>
              <w:spacing w:after="0" w:line="240" w:lineRule="auto"/>
              <w:rPr>
                <w:sz w:val="20"/>
                <w:szCs w:val="20"/>
              </w:rPr>
            </w:pPr>
            <w:r w:rsidRPr="00A108E9">
              <w:rPr>
                <w:sz w:val="20"/>
                <w:szCs w:val="20"/>
              </w:rPr>
              <w:t>22</w:t>
            </w:r>
          </w:p>
        </w:tc>
        <w:tc>
          <w:tcPr>
            <w:tcW w:w="2552" w:type="dxa"/>
          </w:tcPr>
          <w:p w14:paraId="4C6E3875" w14:textId="77777777" w:rsidR="00A108E9" w:rsidRPr="00A108E9" w:rsidRDefault="00A108E9" w:rsidP="00A108E9">
            <w:pPr>
              <w:spacing w:after="0" w:line="240" w:lineRule="auto"/>
              <w:rPr>
                <w:sz w:val="20"/>
                <w:szCs w:val="20"/>
              </w:rPr>
            </w:pPr>
            <w:r w:rsidRPr="00A108E9">
              <w:rPr>
                <w:sz w:val="20"/>
                <w:szCs w:val="20"/>
              </w:rPr>
              <w:t>79%</w:t>
            </w:r>
          </w:p>
        </w:tc>
      </w:tr>
      <w:tr w:rsidR="00A26737" w:rsidRPr="00A108E9" w14:paraId="1A7F38F2" w14:textId="77777777" w:rsidTr="00C52365">
        <w:tc>
          <w:tcPr>
            <w:tcW w:w="6945" w:type="dxa"/>
          </w:tcPr>
          <w:p w14:paraId="24A53035" w14:textId="77777777" w:rsidR="00A108E9" w:rsidRPr="00A108E9" w:rsidRDefault="00A108E9" w:rsidP="00A108E9">
            <w:pPr>
              <w:spacing w:after="0" w:line="240" w:lineRule="auto"/>
              <w:rPr>
                <w:sz w:val="20"/>
                <w:szCs w:val="20"/>
              </w:rPr>
            </w:pPr>
            <w:r w:rsidRPr="00A108E9">
              <w:rPr>
                <w:sz w:val="20"/>
                <w:szCs w:val="20"/>
              </w:rPr>
              <w:t xml:space="preserve">Open Science Collaboration. (2015). Estimating the reproducibility of psychological science. Science, 349(6251), aac4716. </w:t>
            </w:r>
            <w:hyperlink r:id="rId14">
              <w:r w:rsidRPr="00A108E9">
                <w:rPr>
                  <w:rFonts w:cstheme="minorHAnsi"/>
                  <w:sz w:val="20"/>
                  <w:szCs w:val="20"/>
                  <w:u w:val="single"/>
                </w:rPr>
                <w:t>doi:10.1126/science.aac4716</w:t>
              </w:r>
            </w:hyperlink>
          </w:p>
        </w:tc>
        <w:tc>
          <w:tcPr>
            <w:tcW w:w="2073" w:type="dxa"/>
          </w:tcPr>
          <w:p w14:paraId="70372A02" w14:textId="77777777" w:rsidR="00A108E9" w:rsidRPr="00A108E9" w:rsidRDefault="00A108E9" w:rsidP="00A108E9">
            <w:pPr>
              <w:spacing w:after="0" w:line="240" w:lineRule="auto"/>
              <w:rPr>
                <w:sz w:val="20"/>
                <w:szCs w:val="20"/>
              </w:rPr>
            </w:pPr>
            <w:r w:rsidRPr="00A108E9">
              <w:rPr>
                <w:sz w:val="20"/>
                <w:szCs w:val="20"/>
              </w:rPr>
              <w:t>97</w:t>
            </w:r>
          </w:p>
        </w:tc>
        <w:tc>
          <w:tcPr>
            <w:tcW w:w="2606" w:type="dxa"/>
          </w:tcPr>
          <w:p w14:paraId="0F5376E1" w14:textId="77777777" w:rsidR="00A108E9" w:rsidRPr="00A108E9" w:rsidRDefault="00A108E9" w:rsidP="00A108E9">
            <w:pPr>
              <w:spacing w:after="0" w:line="240" w:lineRule="auto"/>
              <w:rPr>
                <w:sz w:val="20"/>
                <w:szCs w:val="20"/>
              </w:rPr>
            </w:pPr>
            <w:r w:rsidRPr="00A108E9">
              <w:rPr>
                <w:sz w:val="20"/>
                <w:szCs w:val="20"/>
              </w:rPr>
              <w:t>36%</w:t>
            </w:r>
          </w:p>
        </w:tc>
        <w:tc>
          <w:tcPr>
            <w:tcW w:w="992" w:type="dxa"/>
          </w:tcPr>
          <w:p w14:paraId="10045BCD" w14:textId="77777777" w:rsidR="00A108E9" w:rsidRPr="00A108E9" w:rsidRDefault="00A108E9" w:rsidP="00A108E9">
            <w:pPr>
              <w:spacing w:after="0" w:line="240" w:lineRule="auto"/>
              <w:rPr>
                <w:sz w:val="20"/>
                <w:szCs w:val="20"/>
              </w:rPr>
            </w:pPr>
            <w:r w:rsidRPr="00A108E9">
              <w:rPr>
                <w:sz w:val="20"/>
                <w:szCs w:val="20"/>
              </w:rPr>
              <w:t>89</w:t>
            </w:r>
          </w:p>
        </w:tc>
        <w:tc>
          <w:tcPr>
            <w:tcW w:w="2552" w:type="dxa"/>
          </w:tcPr>
          <w:p w14:paraId="12427495" w14:textId="77777777" w:rsidR="00A108E9" w:rsidRPr="00A108E9" w:rsidRDefault="00A108E9" w:rsidP="00A108E9">
            <w:pPr>
              <w:spacing w:after="0" w:line="240" w:lineRule="auto"/>
              <w:rPr>
                <w:sz w:val="20"/>
                <w:szCs w:val="20"/>
              </w:rPr>
            </w:pPr>
            <w:r w:rsidRPr="00A108E9">
              <w:rPr>
                <w:sz w:val="20"/>
                <w:szCs w:val="20"/>
              </w:rPr>
              <w:t>92%</w:t>
            </w:r>
          </w:p>
        </w:tc>
      </w:tr>
      <w:tr w:rsidR="00A26737" w:rsidRPr="00A108E9" w14:paraId="55A0D5E0" w14:textId="77777777" w:rsidTr="00C52365">
        <w:tc>
          <w:tcPr>
            <w:tcW w:w="6945" w:type="dxa"/>
          </w:tcPr>
          <w:p w14:paraId="1DB853F6" w14:textId="77777777" w:rsidR="00A108E9" w:rsidRPr="00A108E9" w:rsidRDefault="00A108E9" w:rsidP="00A108E9">
            <w:pPr>
              <w:spacing w:after="0" w:line="240" w:lineRule="auto"/>
              <w:rPr>
                <w:sz w:val="20"/>
                <w:szCs w:val="20"/>
              </w:rPr>
            </w:pPr>
            <w:r w:rsidRPr="00A108E9">
              <w:rPr>
                <w:rFonts w:ascii="Segoe UI" w:hAnsi="Segoe UI" w:cs="Segoe UI"/>
                <w:sz w:val="20"/>
                <w:szCs w:val="20"/>
              </w:rPr>
              <w:t xml:space="preserve">Soto, C. J. (in press). How replicable are links between personality traits and consequential life outcomes? The Life Outcomes </w:t>
            </w:r>
            <w:proofErr w:type="gramStart"/>
            <w:r w:rsidRPr="00A108E9">
              <w:rPr>
                <w:rFonts w:ascii="Segoe UI" w:hAnsi="Segoe UI" w:cs="Segoe UI"/>
                <w:sz w:val="20"/>
                <w:szCs w:val="20"/>
              </w:rPr>
              <w:t>Of</w:t>
            </w:r>
            <w:proofErr w:type="gramEnd"/>
            <w:r w:rsidRPr="00A108E9">
              <w:rPr>
                <w:rFonts w:ascii="Segoe UI" w:hAnsi="Segoe UI" w:cs="Segoe UI"/>
                <w:sz w:val="20"/>
                <w:szCs w:val="20"/>
              </w:rPr>
              <w:t xml:space="preserve"> Personality Replication Project. </w:t>
            </w:r>
            <w:r w:rsidRPr="00A108E9">
              <w:rPr>
                <w:rFonts w:ascii="Segoe UI" w:hAnsi="Segoe UI" w:cs="Segoe UI"/>
                <w:i/>
                <w:iCs/>
                <w:sz w:val="20"/>
                <w:szCs w:val="20"/>
              </w:rPr>
              <w:t>Psychological Science</w:t>
            </w:r>
            <w:r w:rsidRPr="00A108E9">
              <w:rPr>
                <w:rFonts w:ascii="Segoe UI" w:hAnsi="Segoe UI" w:cs="Segoe UI"/>
                <w:sz w:val="20"/>
                <w:szCs w:val="20"/>
              </w:rPr>
              <w:t>.</w:t>
            </w:r>
          </w:p>
        </w:tc>
        <w:tc>
          <w:tcPr>
            <w:tcW w:w="2073" w:type="dxa"/>
          </w:tcPr>
          <w:p w14:paraId="4379D91C" w14:textId="77777777" w:rsidR="00A108E9" w:rsidRPr="00A108E9" w:rsidRDefault="00A108E9" w:rsidP="00A108E9">
            <w:pPr>
              <w:spacing w:after="0" w:line="240" w:lineRule="auto"/>
              <w:rPr>
                <w:sz w:val="20"/>
                <w:szCs w:val="20"/>
              </w:rPr>
            </w:pPr>
            <w:r w:rsidRPr="00A108E9">
              <w:rPr>
                <w:sz w:val="20"/>
                <w:szCs w:val="20"/>
              </w:rPr>
              <w:t>121</w:t>
            </w:r>
          </w:p>
        </w:tc>
        <w:tc>
          <w:tcPr>
            <w:tcW w:w="2606" w:type="dxa"/>
          </w:tcPr>
          <w:p w14:paraId="348AF1B9" w14:textId="77777777" w:rsidR="00A108E9" w:rsidRPr="00A108E9" w:rsidRDefault="00A108E9" w:rsidP="00A108E9">
            <w:pPr>
              <w:spacing w:after="0" w:line="240" w:lineRule="auto"/>
              <w:rPr>
                <w:sz w:val="20"/>
                <w:szCs w:val="20"/>
              </w:rPr>
            </w:pPr>
            <w:r w:rsidRPr="00A108E9">
              <w:rPr>
                <w:sz w:val="20"/>
                <w:szCs w:val="20"/>
              </w:rPr>
              <w:t>86%</w:t>
            </w:r>
          </w:p>
        </w:tc>
        <w:tc>
          <w:tcPr>
            <w:tcW w:w="992" w:type="dxa"/>
          </w:tcPr>
          <w:p w14:paraId="516804EC" w14:textId="77777777" w:rsidR="00A108E9" w:rsidRPr="00A108E9" w:rsidRDefault="00A108E9" w:rsidP="00A108E9">
            <w:pPr>
              <w:spacing w:after="0" w:line="240" w:lineRule="auto"/>
              <w:rPr>
                <w:sz w:val="20"/>
                <w:szCs w:val="20"/>
              </w:rPr>
            </w:pPr>
            <w:r w:rsidRPr="00A108E9">
              <w:rPr>
                <w:sz w:val="20"/>
                <w:szCs w:val="20"/>
              </w:rPr>
              <w:t>100</w:t>
            </w:r>
          </w:p>
        </w:tc>
        <w:tc>
          <w:tcPr>
            <w:tcW w:w="2552" w:type="dxa"/>
          </w:tcPr>
          <w:p w14:paraId="1E91ACD9" w14:textId="77777777" w:rsidR="00A108E9" w:rsidRPr="00A108E9" w:rsidRDefault="00A108E9" w:rsidP="00A108E9">
            <w:pPr>
              <w:spacing w:after="0" w:line="240" w:lineRule="auto"/>
              <w:rPr>
                <w:sz w:val="20"/>
                <w:szCs w:val="20"/>
              </w:rPr>
            </w:pPr>
            <w:r w:rsidRPr="00A108E9">
              <w:rPr>
                <w:sz w:val="20"/>
                <w:szCs w:val="20"/>
              </w:rPr>
              <w:t>83%</w:t>
            </w:r>
          </w:p>
        </w:tc>
      </w:tr>
      <w:tr w:rsidR="00A26737" w:rsidRPr="00A108E9" w14:paraId="20601929" w14:textId="77777777" w:rsidTr="00C52365">
        <w:tc>
          <w:tcPr>
            <w:tcW w:w="6945" w:type="dxa"/>
            <w:tcBorders>
              <w:bottom w:val="single" w:sz="4" w:space="0" w:color="auto"/>
            </w:tcBorders>
          </w:tcPr>
          <w:p w14:paraId="1639D270" w14:textId="77777777" w:rsidR="00A108E9" w:rsidRPr="00A108E9" w:rsidRDefault="00A108E9" w:rsidP="00A108E9">
            <w:pPr>
              <w:spacing w:after="0" w:line="240" w:lineRule="auto"/>
              <w:rPr>
                <w:sz w:val="20"/>
                <w:szCs w:val="20"/>
              </w:rPr>
            </w:pPr>
            <w:r w:rsidRPr="00A108E9">
              <w:rPr>
                <w:sz w:val="20"/>
                <w:szCs w:val="20"/>
              </w:rPr>
              <w:t>All projects</w:t>
            </w:r>
          </w:p>
        </w:tc>
        <w:tc>
          <w:tcPr>
            <w:tcW w:w="2073" w:type="dxa"/>
            <w:tcBorders>
              <w:bottom w:val="single" w:sz="4" w:space="0" w:color="auto"/>
            </w:tcBorders>
          </w:tcPr>
          <w:p w14:paraId="434AC0EB" w14:textId="77777777" w:rsidR="00A108E9" w:rsidRPr="00A108E9" w:rsidRDefault="00A108E9" w:rsidP="00A108E9">
            <w:pPr>
              <w:spacing w:after="0" w:line="240" w:lineRule="auto"/>
              <w:rPr>
                <w:sz w:val="20"/>
                <w:szCs w:val="20"/>
              </w:rPr>
            </w:pPr>
            <w:r w:rsidRPr="00A108E9">
              <w:rPr>
                <w:sz w:val="20"/>
                <w:szCs w:val="20"/>
              </w:rPr>
              <w:t>347</w:t>
            </w:r>
          </w:p>
        </w:tc>
        <w:tc>
          <w:tcPr>
            <w:tcW w:w="2606" w:type="dxa"/>
            <w:tcBorders>
              <w:bottom w:val="single" w:sz="4" w:space="0" w:color="auto"/>
            </w:tcBorders>
          </w:tcPr>
          <w:p w14:paraId="25D7D3FC" w14:textId="77777777" w:rsidR="00A108E9" w:rsidRPr="00A108E9" w:rsidRDefault="00A108E9" w:rsidP="00A108E9">
            <w:pPr>
              <w:spacing w:after="0" w:line="240" w:lineRule="auto"/>
              <w:rPr>
                <w:sz w:val="20"/>
                <w:szCs w:val="20"/>
              </w:rPr>
            </w:pPr>
            <w:r w:rsidRPr="00A108E9">
              <w:rPr>
                <w:sz w:val="20"/>
                <w:szCs w:val="20"/>
              </w:rPr>
              <w:t>65%</w:t>
            </w:r>
          </w:p>
        </w:tc>
        <w:tc>
          <w:tcPr>
            <w:tcW w:w="992" w:type="dxa"/>
            <w:tcBorders>
              <w:bottom w:val="single" w:sz="4" w:space="0" w:color="auto"/>
            </w:tcBorders>
          </w:tcPr>
          <w:p w14:paraId="63EC3181" w14:textId="77777777" w:rsidR="00A108E9" w:rsidRPr="00A108E9" w:rsidRDefault="00A108E9" w:rsidP="00A108E9">
            <w:pPr>
              <w:spacing w:after="0" w:line="240" w:lineRule="auto"/>
              <w:rPr>
                <w:sz w:val="20"/>
                <w:szCs w:val="20"/>
              </w:rPr>
            </w:pPr>
            <w:r w:rsidRPr="00A108E9">
              <w:rPr>
                <w:sz w:val="20"/>
                <w:szCs w:val="20"/>
              </w:rPr>
              <w:t>306</w:t>
            </w:r>
          </w:p>
        </w:tc>
        <w:tc>
          <w:tcPr>
            <w:tcW w:w="2552" w:type="dxa"/>
            <w:tcBorders>
              <w:bottom w:val="single" w:sz="4" w:space="0" w:color="auto"/>
            </w:tcBorders>
          </w:tcPr>
          <w:p w14:paraId="7733FC39" w14:textId="77777777" w:rsidR="00A108E9" w:rsidRPr="00A108E9" w:rsidRDefault="00A108E9" w:rsidP="00A108E9">
            <w:pPr>
              <w:spacing w:after="0" w:line="240" w:lineRule="auto"/>
              <w:rPr>
                <w:sz w:val="20"/>
                <w:szCs w:val="20"/>
              </w:rPr>
            </w:pPr>
            <w:r w:rsidRPr="00A108E9">
              <w:rPr>
                <w:sz w:val="20"/>
                <w:szCs w:val="20"/>
              </w:rPr>
              <w:t>88%</w:t>
            </w:r>
          </w:p>
        </w:tc>
      </w:tr>
    </w:tbl>
    <w:p w14:paraId="21B1F684" w14:textId="77777777" w:rsidR="00A108E9" w:rsidRPr="00A108E9" w:rsidRDefault="00A108E9" w:rsidP="00A108E9">
      <w:pPr>
        <w:spacing w:after="0" w:line="240" w:lineRule="auto"/>
        <w:ind w:left="-709" w:right="-784"/>
        <w:rPr>
          <w:sz w:val="20"/>
          <w:szCs w:val="20"/>
        </w:rPr>
        <w:sectPr w:rsidR="00A108E9" w:rsidRPr="00A108E9" w:rsidSect="00265581">
          <w:pgSz w:w="16838" w:h="11906" w:orient="landscape"/>
          <w:pgMar w:top="993" w:right="1440" w:bottom="993" w:left="1440" w:header="708" w:footer="708" w:gutter="0"/>
          <w:cols w:space="708"/>
          <w:docGrid w:linePitch="360"/>
        </w:sectPr>
      </w:pPr>
      <w:r w:rsidRPr="00A108E9">
        <w:rPr>
          <w:sz w:val="20"/>
          <w:szCs w:val="20"/>
        </w:rPr>
        <w:t xml:space="preserve">Note: </w:t>
      </w:r>
      <w:r w:rsidRPr="00A108E9">
        <w:rPr>
          <w:sz w:val="20"/>
          <w:szCs w:val="20"/>
          <w:vertAlign w:val="superscript"/>
        </w:rPr>
        <w:t>a</w:t>
      </w:r>
      <w:r w:rsidRPr="00A108E9">
        <w:rPr>
          <w:sz w:val="20"/>
          <w:szCs w:val="20"/>
        </w:rPr>
        <w:t xml:space="preserve"> Klein et al. (2014) includes 4 operationalisations of a single effect which were input separately for analysis in the current study, the bracketed values in the table refer to the number of results at the effect level. </w:t>
      </w:r>
      <w:proofErr w:type="spellStart"/>
      <w:r w:rsidRPr="00A108E9">
        <w:rPr>
          <w:sz w:val="20"/>
          <w:szCs w:val="20"/>
          <w:vertAlign w:val="superscript"/>
        </w:rPr>
        <w:t>a</w:t>
      </w:r>
      <w:r w:rsidRPr="00A108E9">
        <w:rPr>
          <w:sz w:val="20"/>
          <w:szCs w:val="20"/>
        </w:rPr>
        <w:t>Soto’s</w:t>
      </w:r>
      <w:proofErr w:type="spellEnd"/>
      <w:r w:rsidRPr="00A108E9">
        <w:rPr>
          <w:sz w:val="20"/>
          <w:szCs w:val="20"/>
        </w:rPr>
        <w:t xml:space="preserve"> (in press) replication rate was recalculated on the “study”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w:t>
      </w:r>
      <w:proofErr w:type="gramStart"/>
      <w:r w:rsidRPr="00A108E9">
        <w:rPr>
          <w:sz w:val="20"/>
          <w:szCs w:val="20"/>
        </w:rPr>
        <w:t>associations, and</w:t>
      </w:r>
      <w:proofErr w:type="gramEnd"/>
      <w:r w:rsidRPr="00A108E9">
        <w:rPr>
          <w:sz w:val="20"/>
          <w:szCs w:val="20"/>
        </w:rPr>
        <w:t xml:space="preserve"> found that 87% of the 78 trait-outcome associations were supported by a significant result in the same direction.   </w:t>
      </w:r>
    </w:p>
    <w:p w14:paraId="005E4630" w14:textId="77777777" w:rsidR="004D6813" w:rsidRPr="00A26737" w:rsidRDefault="004D6813" w:rsidP="004D6813">
      <w:pPr>
        <w:spacing w:line="360" w:lineRule="auto"/>
        <w:ind w:firstLine="720"/>
        <w:rPr>
          <w:rFonts w:cstheme="minorHAnsi"/>
          <w:sz w:val="24"/>
          <w:szCs w:val="24"/>
        </w:rPr>
      </w:pPr>
      <w:r w:rsidRPr="00A26737">
        <w:rPr>
          <w:rFonts w:cstheme="minorHAnsi"/>
          <w:sz w:val="24"/>
          <w:szCs w:val="24"/>
        </w:rPr>
        <w:lastRenderedPageBreak/>
        <w:t xml:space="preserve">Publication bias is the process by which studies that report finding results supporting their hypotheses, usually by showing statistically significant results, are more likely to be published than those that do not </w:t>
      </w:r>
      <w:r w:rsidRPr="00A26737">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The importance of no evidence," 2019; Lane &amp; Dunlap, 1978; Mahoney, 1977; Sterling, 1959)</w:t>
      </w:r>
      <w:r w:rsidRPr="00A26737">
        <w:rPr>
          <w:rFonts w:cstheme="minorHAnsi"/>
          <w:sz w:val="24"/>
          <w:szCs w:val="24"/>
        </w:rPr>
        <w:fldChar w:fldCharType="end"/>
      </w:r>
      <w:r w:rsidRPr="00A26737">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Pr="00A26737">
        <w:rPr>
          <w:rFonts w:cstheme="minorHAnsi"/>
          <w:sz w:val="24"/>
          <w:szCs w:val="24"/>
        </w:rPr>
        <w:fldChar w:fldCharType="begin"/>
      </w:r>
      <w:r w:rsidRPr="00A26737">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Pr="00A26737">
        <w:rPr>
          <w:rFonts w:cstheme="minorHAnsi"/>
          <w:sz w:val="24"/>
          <w:szCs w:val="24"/>
        </w:rPr>
        <w:fldChar w:fldCharType="separate"/>
      </w:r>
      <w:r w:rsidRPr="00A26737">
        <w:rPr>
          <w:rFonts w:cstheme="minorHAnsi"/>
          <w:noProof/>
          <w:sz w:val="24"/>
          <w:szCs w:val="24"/>
        </w:rPr>
        <w:t>(Lane &amp; Dunlap, 1978)</w:t>
      </w:r>
      <w:r w:rsidRPr="00A26737">
        <w:rPr>
          <w:rFonts w:cstheme="minorHAnsi"/>
          <w:sz w:val="24"/>
          <w:szCs w:val="24"/>
        </w:rPr>
        <w:fldChar w:fldCharType="end"/>
      </w:r>
      <w:r w:rsidRPr="00A26737">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Pr="00A26737">
        <w:rPr>
          <w:rFonts w:cstheme="minorHAnsi"/>
          <w:sz w:val="24"/>
          <w:szCs w:val="24"/>
        </w:rPr>
        <w:fldChar w:fldCharType="begin"/>
      </w:r>
      <w:r w:rsidRPr="00A26737">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Pr="00A26737">
        <w:rPr>
          <w:rFonts w:cstheme="minorHAnsi"/>
          <w:sz w:val="24"/>
          <w:szCs w:val="24"/>
        </w:rPr>
        <w:fldChar w:fldCharType="separate"/>
      </w:r>
      <w:r w:rsidRPr="00A26737">
        <w:rPr>
          <w:rFonts w:cstheme="minorHAnsi"/>
          <w:noProof/>
          <w:sz w:val="24"/>
          <w:szCs w:val="24"/>
        </w:rPr>
        <w:t>(Hedges, 1992; Oakes, 1986)</w:t>
      </w:r>
      <w:r w:rsidRPr="00A26737">
        <w:rPr>
          <w:rFonts w:cstheme="minorHAnsi"/>
          <w:sz w:val="24"/>
          <w:szCs w:val="24"/>
        </w:rPr>
        <w:fldChar w:fldCharType="end"/>
      </w:r>
      <w:r w:rsidRPr="00A26737">
        <w:rPr>
          <w:rFonts w:cstheme="minorHAnsi"/>
          <w:sz w:val="24"/>
          <w:szCs w:val="24"/>
        </w:rPr>
        <w:t xml:space="preserve">. Publication bias towards statistically significant results appears to be particularly acute in the behavioural sciences research literature, with an estimated 92% of papers reporting a significant finding </w:t>
      </w:r>
      <w:r w:rsidRPr="00A26737">
        <w:rPr>
          <w:rFonts w:cstheme="minorHAnsi"/>
          <w:sz w:val="24"/>
          <w:szCs w:val="24"/>
        </w:rPr>
        <w:fldChar w:fldCharType="begin"/>
      </w:r>
      <w:r w:rsidRPr="00A26737">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A26737">
        <w:rPr>
          <w:rFonts w:cstheme="minorHAnsi"/>
          <w:sz w:val="24"/>
          <w:szCs w:val="24"/>
        </w:rPr>
        <w:fldChar w:fldCharType="separate"/>
      </w:r>
      <w:r w:rsidRPr="00A26737">
        <w:rPr>
          <w:rFonts w:cstheme="minorHAnsi"/>
          <w:noProof/>
          <w:sz w:val="24"/>
          <w:szCs w:val="24"/>
        </w:rPr>
        <w:t>(Fanelli, 2012)</w:t>
      </w:r>
      <w:r w:rsidRPr="00A26737">
        <w:rPr>
          <w:rFonts w:cstheme="minorHAnsi"/>
          <w:sz w:val="24"/>
          <w:szCs w:val="24"/>
        </w:rPr>
        <w:fldChar w:fldCharType="end"/>
      </w:r>
      <w:r w:rsidRPr="00A26737">
        <w:rPr>
          <w:rFonts w:cstheme="minorHAnsi"/>
          <w:sz w:val="24"/>
          <w:szCs w:val="24"/>
        </w:rPr>
        <w:t xml:space="preserve"> and around 75% of all reported p values being below .05  </w:t>
      </w:r>
      <w:r w:rsidRPr="00A26737">
        <w:rPr>
          <w:rFonts w:cstheme="minorHAnsi"/>
          <w:sz w:val="24"/>
          <w:szCs w:val="24"/>
        </w:rPr>
        <w:fldChar w:fldCharType="begin"/>
      </w:r>
      <w:r w:rsidRPr="00A26737">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A26737">
        <w:rPr>
          <w:rFonts w:cstheme="minorHAnsi"/>
          <w:sz w:val="24"/>
          <w:szCs w:val="24"/>
        </w:rPr>
        <w:fldChar w:fldCharType="separate"/>
      </w:r>
      <w:r w:rsidRPr="00A26737">
        <w:rPr>
          <w:rFonts w:cstheme="minorHAnsi"/>
          <w:noProof/>
          <w:sz w:val="24"/>
          <w:szCs w:val="24"/>
        </w:rPr>
        <w:t>(Hartgerink, van Aert, Nuijten, Wicherts, &amp; van Assen, 2016)</w:t>
      </w:r>
      <w:r w:rsidRPr="00A26737">
        <w:rPr>
          <w:rFonts w:cstheme="minorHAnsi"/>
          <w:sz w:val="24"/>
          <w:szCs w:val="24"/>
        </w:rPr>
        <w:fldChar w:fldCharType="end"/>
      </w:r>
      <w:r w:rsidRPr="00A26737">
        <w:rPr>
          <w:rFonts w:cstheme="minorHAnsi"/>
          <w:sz w:val="24"/>
          <w:szCs w:val="24"/>
        </w:rPr>
        <w:t xml:space="preserve">, despite the low estimated average power of psychological research </w:t>
      </w:r>
      <w:r w:rsidRPr="00A26737">
        <w:rPr>
          <w:rFonts w:cstheme="minorHAnsi"/>
          <w:sz w:val="24"/>
          <w:szCs w:val="24"/>
        </w:rPr>
        <w:fldChar w:fldCharType="begin"/>
      </w:r>
      <w:r w:rsidRPr="00A26737">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A26737">
        <w:rPr>
          <w:rFonts w:cstheme="minorHAnsi"/>
          <w:sz w:val="24"/>
          <w:szCs w:val="24"/>
        </w:rPr>
        <w:fldChar w:fldCharType="separate"/>
      </w:r>
      <w:r w:rsidRPr="00A26737">
        <w:rPr>
          <w:rFonts w:cstheme="minorHAnsi"/>
          <w:noProof/>
          <w:sz w:val="24"/>
          <w:szCs w:val="24"/>
        </w:rPr>
        <w:t>(Cohen, 1962; Szucs &amp; Ioannidis, 2017)</w:t>
      </w:r>
      <w:r w:rsidRPr="00A26737">
        <w:rPr>
          <w:rFonts w:cstheme="minorHAnsi"/>
          <w:sz w:val="24"/>
          <w:szCs w:val="24"/>
        </w:rPr>
        <w:fldChar w:fldCharType="end"/>
      </w:r>
      <w:r w:rsidRPr="00A26737">
        <w:rPr>
          <w:rFonts w:cstheme="minorHAnsi"/>
          <w:sz w:val="24"/>
          <w:szCs w:val="24"/>
        </w:rPr>
        <w:t xml:space="preserve">. </w:t>
      </w:r>
    </w:p>
    <w:p w14:paraId="3BB75BAE" w14:textId="77777777" w:rsidR="004D6813" w:rsidRPr="00A26737" w:rsidRDefault="004D6813" w:rsidP="004D6813">
      <w:pPr>
        <w:spacing w:line="360" w:lineRule="auto"/>
        <w:ind w:firstLine="720"/>
        <w:rPr>
          <w:rFonts w:cstheme="minorHAnsi"/>
          <w:sz w:val="24"/>
          <w:szCs w:val="24"/>
        </w:rPr>
      </w:pPr>
      <w:r w:rsidRPr="00A26737">
        <w:rPr>
          <w:rFonts w:cstheme="minorHAnsi"/>
          <w:sz w:val="24"/>
          <w:szCs w:val="24"/>
        </w:rPr>
        <w:t>Selective reporting among measures and Questionable Research Practices (QRPs) like p-hacking and Hypothesising After the Results are Known (</w:t>
      </w:r>
      <w:proofErr w:type="spellStart"/>
      <w:r w:rsidRPr="00A26737">
        <w:rPr>
          <w:rFonts w:cstheme="minorHAnsi"/>
          <w:sz w:val="24"/>
          <w:szCs w:val="24"/>
        </w:rPr>
        <w:t>HARKing</w:t>
      </w:r>
      <w:proofErr w:type="spellEnd"/>
      <w:r w:rsidRPr="00A26737">
        <w:rPr>
          <w:rFonts w:cstheme="minorHAnsi"/>
          <w:sz w:val="24"/>
          <w:szCs w:val="24"/>
        </w:rPr>
        <w:t xml:space="preserve">) on the basis of statistical significance or the size of effects </w:t>
      </w:r>
      <w:r w:rsidRPr="00A26737">
        <w:rPr>
          <w:rFonts w:cstheme="minorHAnsi"/>
          <w:sz w:val="24"/>
          <w:szCs w:val="24"/>
        </w:rPr>
        <w:fldChar w:fldCharType="begin"/>
      </w:r>
      <w:r w:rsidRPr="00A26737">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A26737">
        <w:rPr>
          <w:rFonts w:cstheme="minorHAnsi"/>
          <w:sz w:val="24"/>
          <w:szCs w:val="24"/>
        </w:rPr>
        <w:fldChar w:fldCharType="separate"/>
      </w:r>
      <w:r w:rsidRPr="00A26737">
        <w:rPr>
          <w:rFonts w:cstheme="minorHAnsi"/>
          <w:noProof/>
          <w:sz w:val="24"/>
          <w:szCs w:val="24"/>
        </w:rPr>
        <w:t>(Kerr, 1998)</w:t>
      </w:r>
      <w:r w:rsidRPr="00A26737">
        <w:rPr>
          <w:rFonts w:cstheme="minorHAnsi"/>
          <w:sz w:val="24"/>
          <w:szCs w:val="24"/>
        </w:rPr>
        <w:fldChar w:fldCharType="end"/>
      </w:r>
      <w:r w:rsidRPr="00A26737">
        <w:rPr>
          <w:rFonts w:cstheme="minorHAnsi"/>
          <w:sz w:val="24"/>
          <w:szCs w:val="24"/>
        </w:rPr>
        <w:t xml:space="preserve"> can also lead to effect sizes being exaggerated and increase the proportion of false positives in a scientific literature </w:t>
      </w:r>
      <w:r w:rsidRPr="00A26737">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Bakker, van Dijk, &amp; Wicherts, 2012; Murphy &amp; Aguinis, 2017; Simmons, Nelson, &amp; Simonsohn, 2011)</w:t>
      </w:r>
      <w:r w:rsidRPr="00A26737">
        <w:rPr>
          <w:rFonts w:cstheme="minorHAnsi"/>
          <w:sz w:val="24"/>
          <w:szCs w:val="24"/>
        </w:rPr>
        <w:fldChar w:fldCharType="end"/>
      </w:r>
      <w:r w:rsidRPr="00A26737">
        <w:rPr>
          <w:rFonts w:cstheme="minorHAnsi"/>
          <w:sz w:val="24"/>
          <w:szCs w:val="24"/>
        </w:rPr>
        <w:t xml:space="preserve">. Recent surveys in the behavioural research literature suggest that that questionable research practices activities like </w:t>
      </w:r>
      <w:proofErr w:type="spellStart"/>
      <w:r w:rsidRPr="00A26737">
        <w:rPr>
          <w:rFonts w:cstheme="minorHAnsi"/>
          <w:sz w:val="24"/>
          <w:szCs w:val="24"/>
        </w:rPr>
        <w:t>HARKing</w:t>
      </w:r>
      <w:proofErr w:type="spellEnd"/>
      <w:r w:rsidRPr="00A26737">
        <w:rPr>
          <w:rFonts w:cstheme="minorHAnsi"/>
          <w:sz w:val="24"/>
          <w:szCs w:val="24"/>
        </w:rPr>
        <w:t xml:space="preserve"> and p-hacking are common across fields of psychological research </w:t>
      </w:r>
      <w:r w:rsidRPr="00A26737">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A26737">
        <w:rPr>
          <w:rFonts w:cstheme="minorHAnsi"/>
          <w:sz w:val="24"/>
          <w:szCs w:val="24"/>
        </w:rPr>
        <w:instrText xml:space="preserve"> ADDIN EN.CITE </w:instrText>
      </w:r>
      <w:r w:rsidRPr="00A26737">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Pr="00A26737">
        <w:rPr>
          <w:rFonts w:cstheme="minorHAnsi"/>
          <w:sz w:val="24"/>
          <w:szCs w:val="24"/>
        </w:rPr>
        <w:instrText xml:space="preserve"> ADDIN EN.CITE.DATA </w:instrText>
      </w:r>
      <w:r w:rsidRPr="00A26737">
        <w:rPr>
          <w:rFonts w:cstheme="minorHAnsi"/>
          <w:sz w:val="24"/>
          <w:szCs w:val="24"/>
        </w:rPr>
      </w:r>
      <w:r w:rsidRPr="00A26737">
        <w:rPr>
          <w:rFonts w:cstheme="minorHAnsi"/>
          <w:sz w:val="24"/>
          <w:szCs w:val="24"/>
        </w:rPr>
        <w:fldChar w:fldCharType="end"/>
      </w:r>
      <w:r w:rsidRPr="00A26737">
        <w:rPr>
          <w:rFonts w:cstheme="minorHAnsi"/>
          <w:sz w:val="24"/>
          <w:szCs w:val="24"/>
        </w:rPr>
      </w:r>
      <w:r w:rsidRPr="00A26737">
        <w:rPr>
          <w:rFonts w:cstheme="minorHAnsi"/>
          <w:sz w:val="24"/>
          <w:szCs w:val="24"/>
        </w:rPr>
        <w:fldChar w:fldCharType="separate"/>
      </w:r>
      <w:r w:rsidRPr="00A26737">
        <w:rPr>
          <w:rFonts w:cstheme="minorHAnsi"/>
          <w:noProof/>
          <w:sz w:val="24"/>
          <w:szCs w:val="24"/>
        </w:rPr>
        <w:t>(Fiedler &amp; Schwarz, 2015; John, Loewenstein, &amp; Prelec, 2012)</w:t>
      </w:r>
      <w:r w:rsidRPr="00A26737">
        <w:rPr>
          <w:rFonts w:cstheme="minorHAnsi"/>
          <w:sz w:val="24"/>
          <w:szCs w:val="24"/>
        </w:rPr>
        <w:fldChar w:fldCharType="end"/>
      </w:r>
      <w:r w:rsidRPr="00A26737">
        <w:rPr>
          <w:rFonts w:cstheme="minorHAnsi"/>
          <w:sz w:val="24"/>
          <w:szCs w:val="24"/>
        </w:rPr>
        <w:t>. The current paper provides an estimate of the cumulative effect of publication bias and QRPs on published effect sizes, an essential piece of information for researchers to accurately reading and interpreting the scientific literature.</w:t>
      </w:r>
    </w:p>
    <w:p w14:paraId="65BFDC31" w14:textId="77777777" w:rsidR="004D6813" w:rsidRPr="00A26737" w:rsidRDefault="004D6813" w:rsidP="004D6813">
      <w:pPr>
        <w:spacing w:line="360" w:lineRule="auto"/>
        <w:ind w:firstLine="720"/>
        <w:rPr>
          <w:rFonts w:cstheme="minorHAnsi"/>
          <w:sz w:val="24"/>
          <w:szCs w:val="24"/>
        </w:rPr>
      </w:pPr>
      <w:bookmarkStart w:id="5" w:name="_Hlk529545420"/>
      <w:r w:rsidRPr="00A26737">
        <w:rPr>
          <w:rFonts w:cstheme="minorHAnsi"/>
          <w:sz w:val="24"/>
          <w:szCs w:val="24"/>
        </w:rPr>
        <w:t xml:space="preserve">We have identified only a single previous study which attempts to empirically estimate the effect of publication on effect sizes in the psychology literature. </w:t>
      </w:r>
      <w:bookmarkEnd w:id="5"/>
      <w:r w:rsidRPr="00A26737">
        <w:rPr>
          <w:rFonts w:cstheme="minorHAnsi"/>
          <w:sz w:val="24"/>
          <w:szCs w:val="24"/>
        </w:rPr>
        <w:fldChar w:fldCharType="begin"/>
      </w:r>
      <w:r w:rsidRPr="00A26737">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A26737">
        <w:rPr>
          <w:rFonts w:cstheme="minorHAnsi"/>
          <w:sz w:val="24"/>
          <w:szCs w:val="24"/>
        </w:rPr>
        <w:fldChar w:fldCharType="separate"/>
      </w:r>
      <w:r w:rsidRPr="00A26737">
        <w:rPr>
          <w:rFonts w:cstheme="minorHAnsi"/>
          <w:noProof/>
          <w:sz w:val="24"/>
          <w:szCs w:val="24"/>
        </w:rPr>
        <w:t>Stanley, Carter, and Doucouliagos (2018)</w:t>
      </w:r>
      <w:r w:rsidRPr="00A26737">
        <w:rPr>
          <w:rFonts w:cstheme="minorHAnsi"/>
          <w:sz w:val="24"/>
          <w:szCs w:val="24"/>
        </w:rPr>
        <w:fldChar w:fldCharType="end"/>
      </w:r>
      <w:r w:rsidRPr="00A26737">
        <w:rPr>
          <w:rFonts w:cstheme="minorHAnsi"/>
          <w:sz w:val="24"/>
          <w:szCs w:val="24"/>
        </w:rPr>
        <w:t xml:space="preserve"> used several meta-analytic bias adjustment methods (specifically using three different estimators; </w:t>
      </w:r>
      <w:r w:rsidRPr="00A26737">
        <w:rPr>
          <w:sz w:val="24"/>
          <w:szCs w:val="24"/>
        </w:rPr>
        <w:t>WLS, WAAP-WLS, and PET-PEESE</w:t>
      </w:r>
      <w:r w:rsidRPr="00A26737">
        <w:rPr>
          <w:rFonts w:cstheme="minorHAnsi"/>
          <w:sz w:val="24"/>
          <w:szCs w:val="24"/>
        </w:rPr>
        <w:t xml:space="preserve">) in a </w:t>
      </w:r>
      <w:r w:rsidRPr="00A26737">
        <w:rPr>
          <w:rFonts w:cstheme="minorHAnsi"/>
          <w:sz w:val="24"/>
          <w:szCs w:val="24"/>
        </w:rPr>
        <w:lastRenderedPageBreak/>
        <w:t xml:space="preserve">reanalysis of 200 meta-analyses published in Psychological Bulletin. They report finding a median effect size exaggeration of 8 to 15%, with the range depending on the meta-analytic bias reduction method used. As </w:t>
      </w:r>
      <w:r w:rsidRPr="00A26737">
        <w:rPr>
          <w:rFonts w:cstheme="minorHAnsi"/>
          <w:sz w:val="24"/>
          <w:szCs w:val="24"/>
        </w:rPr>
        <w:fldChar w:fldCharType="begin"/>
      </w:r>
      <w:r w:rsidRPr="00A26737">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Pr="00A26737">
        <w:rPr>
          <w:rFonts w:cstheme="minorHAnsi"/>
          <w:sz w:val="24"/>
          <w:szCs w:val="24"/>
        </w:rPr>
        <w:fldChar w:fldCharType="separate"/>
      </w:r>
      <w:r w:rsidRPr="00A26737">
        <w:rPr>
          <w:rFonts w:cstheme="minorHAnsi"/>
          <w:noProof/>
          <w:sz w:val="24"/>
          <w:szCs w:val="24"/>
        </w:rPr>
        <w:t>Stanley et al. (2018)</w:t>
      </w:r>
      <w:r w:rsidRPr="00A26737">
        <w:rPr>
          <w:rFonts w:cstheme="minorHAnsi"/>
          <w:sz w:val="24"/>
          <w:szCs w:val="24"/>
        </w:rPr>
        <w:fldChar w:fldCharType="end"/>
      </w:r>
      <w:r w:rsidRPr="00A26737">
        <w:rPr>
          <w:rFonts w:cstheme="minorHAnsi"/>
          <w:sz w:val="24"/>
          <w:szCs w:val="24"/>
        </w:rPr>
        <w:t xml:space="preserve"> points out, this study estimates the effect of publication bias using a likely unrepresentative literature, and it is unclear how much this estimate is likely to generalize outside of the pages of Psychological Bulletin. </w:t>
      </w:r>
    </w:p>
    <w:p w14:paraId="0C6F3911" w14:textId="2E22AC97" w:rsidR="004D6813" w:rsidRPr="00A26737" w:rsidRDefault="004D6813" w:rsidP="005050C6">
      <w:pPr>
        <w:spacing w:line="360" w:lineRule="auto"/>
        <w:ind w:firstLine="720"/>
        <w:rPr>
          <w:rFonts w:cstheme="minorHAnsi"/>
          <w:sz w:val="24"/>
          <w:szCs w:val="24"/>
        </w:rPr>
      </w:pPr>
      <w:r w:rsidRPr="00A26737">
        <w:rPr>
          <w:rFonts w:cstheme="minorHAnsi"/>
          <w:sz w:val="24"/>
          <w:szCs w:val="24"/>
        </w:rPr>
        <w:t>In order to estimate the effect of publication and reporting bias on effect sizes published in the behavioural sciences literature, the current study presents an exploratory analysis of recent replication projects using four analytic approaches. The first analysis uses a multilevel meta-analytic framework to estimate the expected effect size change between original and replication studies. As this database is likely to include effects which are true null effects (or effects which are so close to true null effects as to be practically dismissible), analyses 2 to 4 estimate the degree to which effect sizes reported in the literature are exaggerated assuming that the effect under study is non-null, arguably of more use for people attempting to plan studies based on the published literature.</w:t>
      </w:r>
      <w:r w:rsidR="005050C6">
        <w:rPr>
          <w:rFonts w:cstheme="minorHAnsi"/>
          <w:sz w:val="24"/>
          <w:szCs w:val="24"/>
        </w:rPr>
        <w:t xml:space="preserve"> To estimate this quantity, we use simple data exclusions (analysis 2 and 3) and </w:t>
      </w:r>
      <w:r w:rsidRPr="00A26737">
        <w:rPr>
          <w:rFonts w:cstheme="minorHAnsi"/>
          <w:sz w:val="24"/>
          <w:szCs w:val="24"/>
        </w:rPr>
        <w:t xml:space="preserve">the Bayesian Mixture Model presented in </w:t>
      </w:r>
      <w:r w:rsidRPr="00A26737">
        <w:rPr>
          <w:rFonts w:cstheme="minorHAnsi"/>
          <w:sz w:val="24"/>
          <w:szCs w:val="24"/>
        </w:rPr>
        <w:fldChar w:fldCharType="begin"/>
      </w:r>
      <w:r w:rsidR="006846A9">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A26737">
        <w:rPr>
          <w:rFonts w:cstheme="minorHAnsi"/>
          <w:sz w:val="24"/>
          <w:szCs w:val="24"/>
        </w:rPr>
        <w:fldChar w:fldCharType="separate"/>
      </w:r>
      <w:r w:rsidR="006846A9">
        <w:rPr>
          <w:rFonts w:cstheme="minorHAnsi"/>
          <w:noProof/>
          <w:sz w:val="24"/>
          <w:szCs w:val="24"/>
        </w:rPr>
        <w:t>Camerer et al. (2018, analysis 4)</w:t>
      </w:r>
      <w:r w:rsidRPr="00A26737">
        <w:rPr>
          <w:rFonts w:cstheme="minorHAnsi"/>
          <w:sz w:val="24"/>
          <w:szCs w:val="24"/>
        </w:rPr>
        <w:fldChar w:fldCharType="end"/>
      </w:r>
      <w:r w:rsidRPr="00A26737">
        <w:rPr>
          <w:rFonts w:cstheme="minorHAnsi"/>
          <w:sz w:val="24"/>
          <w:szCs w:val="24"/>
        </w:rPr>
        <w:t>.</w:t>
      </w:r>
    </w:p>
    <w:p w14:paraId="62902ED2" w14:textId="77777777" w:rsidR="000810F8" w:rsidRPr="00A26737" w:rsidRDefault="000810F8" w:rsidP="000810F8">
      <w:pPr>
        <w:pStyle w:val="Heading2"/>
      </w:pPr>
      <w:r w:rsidRPr="00A26737">
        <w:t>Methods</w:t>
      </w:r>
    </w:p>
    <w:p w14:paraId="50611A43" w14:textId="6A33F125" w:rsidR="000810F8" w:rsidRPr="00A26737" w:rsidRDefault="000810F8" w:rsidP="000810F8">
      <w:pPr>
        <w:pStyle w:val="Heading3"/>
      </w:pPr>
      <w:r w:rsidRPr="00A26737">
        <w:t xml:space="preserve">Data </w:t>
      </w:r>
      <w:r w:rsidR="008E29DC">
        <w:t>E</w:t>
      </w:r>
      <w:r w:rsidRPr="00A26737">
        <w:t>xtraction</w:t>
      </w:r>
    </w:p>
    <w:p w14:paraId="38394C5D" w14:textId="73274813" w:rsidR="000810F8" w:rsidRPr="00A26737" w:rsidRDefault="000810F8" w:rsidP="000810F8">
      <w:pPr>
        <w:pStyle w:val="FirstParagraph"/>
      </w:pPr>
      <w:r w:rsidRPr="00A26737">
        <w:t xml:space="preserve">All eight published or in press large scale replication projects performed within in the behavioral science research literature were included in the current research (see Table 1 for a list of the included studies). The original source of each replicated effect, reported test statistics, effect sizes, sample sizes, standard errors and p-values were extracted for each original and replication study. Several of the large scale replication projects did not present the original test statistics and p values (e.g., Many labs 1 and 3 </w:t>
      </w:r>
      <w:r w:rsidR="00823236" w:rsidRPr="00A26737">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A26737">
        <w:instrText xml:space="preserve"> ADDIN EN.CITE </w:instrText>
      </w:r>
      <w:r w:rsidR="00823236" w:rsidRPr="00A26737">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Ebersole et al., 2016; R. Klein et al., 2014)</w:t>
      </w:r>
      <w:r w:rsidR="00823236" w:rsidRPr="00A26737">
        <w:fldChar w:fldCharType="end"/>
      </w:r>
      <w:r w:rsidRPr="00A26737">
        <w:t>. In these cases, these values were manually extracted from the original articles. When sample sizes for original studies were not reported in the data provided by each replication project they were manually extracted from original articles where possible.</w:t>
      </w:r>
    </w:p>
    <w:p w14:paraId="09336554" w14:textId="54770D1F" w:rsidR="000810F8" w:rsidRPr="00A26737" w:rsidRDefault="000810F8" w:rsidP="000810F8">
      <w:pPr>
        <w:pStyle w:val="BodyText"/>
      </w:pPr>
      <w:r w:rsidRPr="00A26737">
        <w:t xml:space="preserve">For analysis, the original and replication effect sizes were transformed to Fisher z Transformed correlation coefficients following the methods used in </w:t>
      </w:r>
      <w:r w:rsidR="00823236" w:rsidRPr="00A26737">
        <w:fldChar w:fldCharType="begin"/>
      </w:r>
      <w:r w:rsidR="00227B8C">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23236" w:rsidRPr="00A26737">
        <w:fldChar w:fldCharType="separate"/>
      </w:r>
      <w:r w:rsidR="00227B8C">
        <w:rPr>
          <w:noProof/>
        </w:rPr>
        <w:t>Open Science Collaboration (2015)</w:t>
      </w:r>
      <w:r w:rsidR="00823236" w:rsidRPr="00A26737">
        <w:fldChar w:fldCharType="end"/>
      </w:r>
      <w:r w:rsidRPr="00A26737">
        <w:t xml:space="preserve">, see supplementary materials 5 for details regarding these conversions. </w:t>
      </w:r>
      <w:r w:rsidRPr="00A26737">
        <w:lastRenderedPageBreak/>
        <w:t>This conversion used data from the replication project whenever possible (i.e., whenever effect sizes were reported in correlation coefficients in a summary table or in a project’s data this was used and directly converted to Fisher z values). Cases where the study-level results were not reported in correlation coefficients, Cohen’s d values, as t-tests, or as F statistics were excluded from analysis (e.g., cases when no effect size was reported in the original study or in the replication project data set).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pairs of studies, excluding a total of 41 study pairs.</w:t>
      </w:r>
    </w:p>
    <w:p w14:paraId="13C2FD51" w14:textId="77777777" w:rsidR="000810F8" w:rsidRPr="00A26737" w:rsidRDefault="000810F8" w:rsidP="000810F8">
      <w:pPr>
        <w:pStyle w:val="Heading3"/>
      </w:pPr>
      <w:r w:rsidRPr="00A26737">
        <w:t>Analysis</w:t>
      </w:r>
    </w:p>
    <w:p w14:paraId="5D5BDFF8" w14:textId="43C0C690" w:rsidR="00A039FE" w:rsidRDefault="000810F8" w:rsidP="000A2F56">
      <w:pPr>
        <w:pStyle w:val="FirstParagraph"/>
      </w:pPr>
      <w:r w:rsidRPr="00A26737">
        <w:t xml:space="preserve">All analysis was performed in R version 3.5.1 </w:t>
      </w:r>
      <w:r w:rsidR="00823236" w:rsidRPr="00A26737">
        <w:fldChar w:fldCharType="begin"/>
      </w:r>
      <w:r w:rsidR="00823236" w:rsidRPr="00A26737">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23236" w:rsidRPr="00A26737">
        <w:fldChar w:fldCharType="separate"/>
      </w:r>
      <w:r w:rsidR="00823236" w:rsidRPr="00A26737">
        <w:rPr>
          <w:noProof/>
        </w:rPr>
        <w:t>(R Development Core Team, 2018)</w:t>
      </w:r>
      <w:r w:rsidR="00823236" w:rsidRPr="00A26737">
        <w:fldChar w:fldCharType="end"/>
      </w:r>
      <w:r w:rsidRPr="00A26737">
        <w:t xml:space="preserve"> and meta-analyses were performed using the Metafor package version 2.1 </w:t>
      </w:r>
      <w:r w:rsidR="00823236" w:rsidRPr="00A26737">
        <w:fldChar w:fldCharType="begin"/>
      </w:r>
      <w:r w:rsidR="00823236" w:rsidRPr="00A2673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23236" w:rsidRPr="00A26737">
        <w:fldChar w:fldCharType="separate"/>
      </w:r>
      <w:r w:rsidR="00823236" w:rsidRPr="00A26737">
        <w:rPr>
          <w:noProof/>
        </w:rPr>
        <w:t>(Viechtbauer, 2010)</w:t>
      </w:r>
      <w:r w:rsidR="00823236" w:rsidRPr="00A26737">
        <w:fldChar w:fldCharType="end"/>
      </w:r>
      <w:r w:rsidRPr="00A26737">
        <w: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5" w:history="1">
        <w:r w:rsidRPr="00A26737">
          <w:rPr>
            <w:rStyle w:val="Hyperlink"/>
            <w:color w:val="auto"/>
          </w:rPr>
          <w:t>https://github.com/fsingletonthorn/effectSizeAdjustment</w:t>
        </w:r>
      </w:hyperlink>
      <w:r w:rsidRPr="00A26737">
        <w:t xml:space="preserve"> for a git repository with a </w:t>
      </w:r>
      <w:r w:rsidRPr="006A4F43">
        <w:t xml:space="preserve">record of all interim models and for all model code and data, and see </w:t>
      </w:r>
      <w:hyperlink r:id="rId16" w:history="1">
        <w:r w:rsidRPr="006A4F43">
          <w:rPr>
            <w:rStyle w:val="Hyperlink"/>
            <w:color w:val="auto"/>
          </w:rPr>
          <w:t>https://osf.io/daj8b</w:t>
        </w:r>
      </w:hyperlink>
      <w:r w:rsidRPr="006A4F43">
        <w:t xml:space="preserve"> for the preregistration of this project specifying that all analyses would be exploratory.</w:t>
      </w:r>
      <w:r w:rsidR="00942204" w:rsidRPr="006A4F43">
        <w:t xml:space="preserve"> All of the data and analysis code used in this study and an </w:t>
      </w:r>
      <w:proofErr w:type="spellStart"/>
      <w:r w:rsidR="00942204" w:rsidRPr="006A4F43">
        <w:t>RMarkdown</w:t>
      </w:r>
      <w:proofErr w:type="spellEnd"/>
      <w:r w:rsidR="00942204" w:rsidRPr="006A4F43">
        <w:t xml:space="preserve"> document to allow the current document to be easily reproduced are available from </w:t>
      </w:r>
      <w:hyperlink r:id="rId17" w:history="1">
        <w:r w:rsidR="006A4F43" w:rsidRPr="006A4F43">
          <w:rPr>
            <w:rStyle w:val="Hyperlink"/>
            <w:color w:val="auto"/>
          </w:rPr>
          <w:t>https://osf.io/7qvna/</w:t>
        </w:r>
      </w:hyperlink>
      <w:r w:rsidR="00942204" w:rsidRPr="00942204">
        <w:t>.</w:t>
      </w:r>
    </w:p>
    <w:p w14:paraId="17C9D0C9" w14:textId="77777777" w:rsidR="00775878" w:rsidRDefault="00775878">
      <w:pPr>
        <w:rPr>
          <w:rFonts w:asciiTheme="majorHAnsi" w:eastAsiaTheme="majorEastAsia" w:hAnsiTheme="majorHAnsi" w:cstheme="majorBidi"/>
          <w:b/>
          <w:iCs/>
        </w:rPr>
      </w:pPr>
      <w:r>
        <w:br w:type="page"/>
      </w:r>
    </w:p>
    <w:p w14:paraId="6141F6EA" w14:textId="33FD4EEE" w:rsidR="000810F8" w:rsidRPr="00A26737" w:rsidRDefault="000810F8" w:rsidP="008E29DC">
      <w:pPr>
        <w:pStyle w:val="Heading4"/>
      </w:pPr>
      <w:r w:rsidRPr="00A26737">
        <w:lastRenderedPageBreak/>
        <w:t>Analysis 1: Multilevel random effects meta-analysis</w:t>
      </w:r>
      <w:r w:rsidR="008E29DC">
        <w:t>.</w:t>
      </w:r>
    </w:p>
    <w:p w14:paraId="3AAA48D9" w14:textId="77777777" w:rsidR="000810F8" w:rsidRPr="00A26737" w:rsidRDefault="000810F8" w:rsidP="000810F8">
      <w:pPr>
        <w:pStyle w:val="FirstParagraph"/>
      </w:pPr>
      <w:r w:rsidRPr="00A26737">
        <w:t>The first approach uses a random effects meta-analysis framework to estimate the expected effect size decrease between original and replication studies.</w:t>
      </w:r>
    </w:p>
    <w:p w14:paraId="31B97E81" w14:textId="77777777" w:rsidR="000810F8" w:rsidRPr="00A26737" w:rsidRDefault="000810F8" w:rsidP="000810F8">
      <w:pPr>
        <w:pStyle w:val="BodyText"/>
      </w:pPr>
      <m:oMathPara>
        <m:oMath>
          <m:r>
            <w:rPr>
              <w:rFonts w:ascii="Cambria Math" w:hAnsi="Cambria Math"/>
            </w:rPr>
            <m:t>differenc</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r>
            <w:rPr>
              <w:rFonts w:ascii="Cambria Math" w:hAnsi="Cambria Math"/>
            </w:rPr>
            <m:t>=</m:t>
          </m:r>
          <m:sSub>
            <m:sSubPr>
              <m:ctrlPr>
                <w:rPr>
                  <w:rFonts w:ascii="Cambria Math" w:hAnsi="Cambria Math"/>
                  <w:szCs w:val="24"/>
                  <w:lang w:val="en-US"/>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id</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article</m:t>
              </m:r>
            </m:sub>
          </m:sSub>
          <m:r>
            <w:rPr>
              <w:rFonts w:ascii="Cambria Math" w:hAnsi="Cambria Math"/>
            </w:rPr>
            <m:t>+</m:t>
          </m:r>
          <m:sSub>
            <m:sSubPr>
              <m:ctrlPr>
                <w:rPr>
                  <w:rFonts w:ascii="Cambria Math" w:hAnsi="Cambria Math"/>
                  <w:szCs w:val="24"/>
                  <w:lang w:val="en-US"/>
                </w:rPr>
              </m:ctrlPr>
            </m:sSubPr>
            <m:e>
              <m:r>
                <w:rPr>
                  <w:rFonts w:ascii="Cambria Math" w:hAnsi="Cambria Math"/>
                </w:rPr>
                <m:t>u</m:t>
              </m:r>
            </m:e>
            <m:sub>
              <m:r>
                <w:rPr>
                  <w:rFonts w:ascii="Cambria Math" w:hAnsi="Cambria Math"/>
                </w:rPr>
                <m:t>project</m:t>
              </m:r>
            </m:sub>
          </m:sSub>
          <m:r>
            <w:rPr>
              <w:rFonts w:ascii="Cambria Math" w:hAnsi="Cambria Math"/>
            </w:rPr>
            <m:t>+</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oMath>
      </m:oMathPara>
    </w:p>
    <w:p w14:paraId="3436F441" w14:textId="77777777" w:rsidR="000810F8" w:rsidRPr="00A26737" w:rsidRDefault="000810F8" w:rsidP="000810F8">
      <w:pPr>
        <w:pStyle w:val="BodyText"/>
      </w:pPr>
      <w:r w:rsidRPr="00A26737">
        <w:t xml:space="preserve">This analysis treats each pair of effects, the original and replicated effect sizes, as one “study” in a meta-analytic </w:t>
      </w:r>
      <w:proofErr w:type="gramStart"/>
      <w:r w:rsidRPr="00A26737">
        <w:t>framework, and</w:t>
      </w:r>
      <w:proofErr w:type="gramEnd"/>
      <w:r w:rsidRPr="00A26737">
        <w:t xml:space="preserve"> estimates the change from original to replication study (</w:t>
      </w:r>
      <m:oMath>
        <m:r>
          <w:rPr>
            <w:rFonts w:ascii="Cambria Math" w:hAnsi="Cambria Math"/>
          </w:rPr>
          <m:t>differnc</m:t>
        </m:r>
        <m:sSub>
          <m:sSubPr>
            <m:ctrlPr>
              <w:rPr>
                <w:rFonts w:ascii="Cambria Math" w:hAnsi="Cambria Math"/>
                <w:szCs w:val="24"/>
                <w:lang w:val="en-US"/>
              </w:rPr>
            </m:ctrlPr>
          </m:sSubPr>
          <m:e>
            <m:r>
              <w:rPr>
                <w:rFonts w:ascii="Cambria Math" w:hAnsi="Cambria Math"/>
              </w:rPr>
              <m:t>e</m:t>
            </m:r>
          </m:e>
          <m:sub>
            <m:r>
              <w:rPr>
                <w:rFonts w:ascii="Cambria Math" w:hAnsi="Cambria Math"/>
              </w:rPr>
              <m:t>j</m:t>
            </m:r>
          </m:sub>
        </m:sSub>
      </m:oMath>
      <w:r w:rsidRPr="00A26737">
        <w:t>). In order to account for non-independence between the included difference scores, random effects for replication project (</w:t>
      </w:r>
      <m:oMath>
        <m:sSub>
          <m:sSubPr>
            <m:ctrlPr>
              <w:rPr>
                <w:rFonts w:ascii="Cambria Math" w:hAnsi="Cambria Math"/>
                <w:szCs w:val="24"/>
                <w:lang w:val="en-US"/>
              </w:rPr>
            </m:ctrlPr>
          </m:sSubPr>
          <m:e>
            <m:r>
              <w:rPr>
                <w:rFonts w:ascii="Cambria Math" w:hAnsi="Cambria Math"/>
              </w:rPr>
              <m:t>η</m:t>
            </m:r>
          </m:e>
          <m:sub>
            <m:r>
              <w:rPr>
                <w:rFonts w:ascii="Cambria Math" w:hAnsi="Cambria Math"/>
              </w:rPr>
              <m:t>project</m:t>
            </m:r>
          </m:sub>
        </m:sSub>
      </m:oMath>
      <w:r w:rsidRPr="00A26737">
        <w:t>) and original article (</w:t>
      </w:r>
      <m:oMath>
        <m:sSub>
          <m:sSubPr>
            <m:ctrlPr>
              <w:rPr>
                <w:rFonts w:ascii="Cambria Math" w:hAnsi="Cambria Math"/>
                <w:szCs w:val="24"/>
                <w:lang w:val="en-US"/>
              </w:rPr>
            </m:ctrlPr>
          </m:sSubPr>
          <m:e>
            <m:r>
              <w:rPr>
                <w:rFonts w:ascii="Cambria Math" w:hAnsi="Cambria Math"/>
              </w:rPr>
              <m:t>η</m:t>
            </m:r>
          </m:e>
          <m:sub>
            <m:r>
              <w:rPr>
                <w:rFonts w:ascii="Cambria Math" w:hAnsi="Cambria Math"/>
              </w:rPr>
              <m:t>article</m:t>
            </m:r>
          </m:sub>
        </m:sSub>
      </m:oMath>
      <w:r w:rsidRPr="00A26737">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szCs w:val="24"/>
                <w:lang w:val="en-US"/>
              </w:rPr>
            </m:ctrlPr>
          </m:sSubPr>
          <m:e>
            <m:r>
              <w:rPr>
                <w:rFonts w:ascii="Cambria Math" w:hAnsi="Cambria Math"/>
              </w:rPr>
              <m:t>η</m:t>
            </m:r>
          </m:e>
          <m:sub>
            <m:r>
              <w:rPr>
                <w:rFonts w:ascii="Cambria Math" w:hAnsi="Cambria Math"/>
              </w:rPr>
              <m:t>id</m:t>
            </m:r>
          </m:sub>
        </m:sSub>
      </m:oMath>
      <w:r w:rsidRPr="00A26737">
        <w:t xml:space="preserve">). Standard errors for each difference score were estimated as </w:t>
      </w:r>
      <m:oMath>
        <m:r>
          <w:rPr>
            <w:rFonts w:ascii="Cambria Math" w:hAnsi="Cambria Math"/>
          </w:rPr>
          <m:t>se=</m:t>
        </m:r>
        <m:rad>
          <m:radPr>
            <m:degHide m:val="1"/>
            <m:ctrlPr>
              <w:rPr>
                <w:rFonts w:ascii="Cambria Math" w:hAnsi="Cambria Math"/>
                <w:szCs w:val="24"/>
                <w:lang w:val="en-US"/>
              </w:rPr>
            </m:ctrlPr>
          </m:radPr>
          <m:deg/>
          <m:e>
            <m:f>
              <m:fPr>
                <m:ctrlPr>
                  <w:rPr>
                    <w:rFonts w:ascii="Cambria Math" w:hAnsi="Cambria Math"/>
                    <w:szCs w:val="24"/>
                    <w:lang w:val="en-US"/>
                  </w:rPr>
                </m:ctrlPr>
              </m:fPr>
              <m:num>
                <m:r>
                  <w:rPr>
                    <w:rFonts w:ascii="Cambria Math" w:hAnsi="Cambria Math"/>
                  </w:rPr>
                  <m:t>1</m:t>
                </m:r>
              </m:num>
              <m:den>
                <m:sSub>
                  <m:sSubPr>
                    <m:ctrlPr>
                      <w:rPr>
                        <w:rFonts w:ascii="Cambria Math" w:hAnsi="Cambria Math"/>
                        <w:szCs w:val="24"/>
                        <w:lang w:val="en-US"/>
                      </w:rPr>
                    </m:ctrlPr>
                  </m:sSubPr>
                  <m:e>
                    <m:r>
                      <w:rPr>
                        <w:rFonts w:ascii="Cambria Math" w:hAnsi="Cambria Math"/>
                      </w:rPr>
                      <m:t>N</m:t>
                    </m:r>
                  </m:e>
                  <m:sub>
                    <m:r>
                      <w:rPr>
                        <w:rFonts w:ascii="Cambria Math" w:hAnsi="Cambria Math"/>
                      </w:rPr>
                      <m:t>1</m:t>
                    </m:r>
                  </m:sub>
                </m:sSub>
                <m:r>
                  <w:rPr>
                    <w:rFonts w:ascii="Cambria Math" w:hAnsi="Cambria Math"/>
                  </w:rPr>
                  <m:t>-3</m:t>
                </m:r>
              </m:den>
            </m:f>
            <m:r>
              <w:rPr>
                <w:rFonts w:ascii="Cambria Math" w:hAnsi="Cambria Math"/>
              </w:rPr>
              <m:t>+</m:t>
            </m:r>
            <m:f>
              <m:fPr>
                <m:ctrlPr>
                  <w:rPr>
                    <w:rFonts w:ascii="Cambria Math" w:hAnsi="Cambria Math"/>
                    <w:szCs w:val="24"/>
                    <w:lang w:val="en-US"/>
                  </w:rPr>
                </m:ctrlPr>
              </m:fPr>
              <m:num>
                <m:r>
                  <w:rPr>
                    <w:rFonts w:ascii="Cambria Math" w:hAnsi="Cambria Math"/>
                  </w:rPr>
                  <m:t>1</m:t>
                </m:r>
              </m:num>
              <m:den>
                <m:sSub>
                  <m:sSubPr>
                    <m:ctrlPr>
                      <w:rPr>
                        <w:rFonts w:ascii="Cambria Math" w:hAnsi="Cambria Math"/>
                        <w:szCs w:val="24"/>
                        <w:lang w:val="en-US"/>
                      </w:rPr>
                    </m:ctrlPr>
                  </m:sSubPr>
                  <m:e>
                    <m:r>
                      <w:rPr>
                        <w:rFonts w:ascii="Cambria Math" w:hAnsi="Cambria Math"/>
                      </w:rPr>
                      <m:t>N</m:t>
                    </m:r>
                  </m:e>
                  <m:sub>
                    <m:r>
                      <w:rPr>
                        <w:rFonts w:ascii="Cambria Math" w:hAnsi="Cambria Math"/>
                      </w:rPr>
                      <m:t>2</m:t>
                    </m:r>
                  </m:sub>
                </m:sSub>
                <m:r>
                  <w:rPr>
                    <w:rFonts w:ascii="Cambria Math" w:hAnsi="Cambria Math"/>
                  </w:rPr>
                  <m:t>-3</m:t>
                </m:r>
              </m:den>
            </m:f>
          </m:e>
        </m:rad>
      </m:oMath>
      <w:r w:rsidRPr="00A26737">
        <w:t xml:space="preserve">, with </w:t>
      </w:r>
      <m:oMath>
        <m:sSub>
          <m:sSubPr>
            <m:ctrlPr>
              <w:rPr>
                <w:rFonts w:ascii="Cambria Math" w:hAnsi="Cambria Math"/>
                <w:szCs w:val="24"/>
                <w:lang w:val="en-US"/>
              </w:rPr>
            </m:ctrlPr>
          </m:sSubPr>
          <m:e>
            <m:r>
              <w:rPr>
                <w:rFonts w:ascii="Cambria Math" w:hAnsi="Cambria Math"/>
              </w:rPr>
              <m:t>N</m:t>
            </m:r>
          </m:e>
          <m:sub>
            <m:r>
              <w:rPr>
                <w:rFonts w:ascii="Cambria Math" w:hAnsi="Cambria Math"/>
              </w:rPr>
              <m:t>1</m:t>
            </m:r>
          </m:sub>
        </m:sSub>
      </m:oMath>
      <w:r w:rsidRPr="00A26737">
        <w:t xml:space="preserve"> being the sample size in the original study and </w:t>
      </w:r>
      <m:oMath>
        <m:sSub>
          <m:sSubPr>
            <m:ctrlPr>
              <w:rPr>
                <w:rFonts w:ascii="Cambria Math" w:hAnsi="Cambria Math"/>
                <w:szCs w:val="24"/>
                <w:lang w:val="en-US"/>
              </w:rPr>
            </m:ctrlPr>
          </m:sSubPr>
          <m:e>
            <m:r>
              <w:rPr>
                <w:rFonts w:ascii="Cambria Math" w:hAnsi="Cambria Math"/>
              </w:rPr>
              <m:t>N</m:t>
            </m:r>
          </m:e>
          <m:sub>
            <m:r>
              <w:rPr>
                <w:rFonts w:ascii="Cambria Math" w:hAnsi="Cambria Math"/>
              </w:rPr>
              <m:t>2</m:t>
            </m:r>
          </m:sub>
        </m:sSub>
      </m:oMath>
      <w:r w:rsidRPr="00A26737">
        <w:t xml:space="preserve"> being the sample size in the replication study. This standard error is an approximation for the included F tests with a </w:t>
      </w:r>
      <m:oMath>
        <m:r>
          <w:rPr>
            <w:rFonts w:ascii="Cambria Math" w:hAnsi="Cambria Math"/>
          </w:rPr>
          <m:t>d</m:t>
        </m:r>
        <m:sSub>
          <m:sSubPr>
            <m:ctrlPr>
              <w:rPr>
                <w:rFonts w:ascii="Cambria Math" w:hAnsi="Cambria Math"/>
                <w:szCs w:val="24"/>
                <w:lang w:val="en-US"/>
              </w:rPr>
            </m:ctrlPr>
          </m:sSubPr>
          <m:e>
            <m:r>
              <w:rPr>
                <w:rFonts w:ascii="Cambria Math" w:hAnsi="Cambria Math"/>
              </w:rPr>
              <m:t>f</m:t>
            </m:r>
          </m:e>
          <m:sub>
            <m:r>
              <w:rPr>
                <w:rFonts w:ascii="Cambria Math" w:hAnsi="Cambria Math"/>
              </w:rPr>
              <m:t>1</m:t>
            </m:r>
          </m:sub>
        </m:sSub>
      </m:oMath>
      <w:r w:rsidRPr="00A26737">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w:t>
      </w:r>
      <m:oMath>
        <m:sSub>
          <m:sSubPr>
            <m:ctrlPr>
              <w:rPr>
                <w:rFonts w:ascii="Cambria Math" w:hAnsi="Cambria Math"/>
                <w:szCs w:val="24"/>
                <w:lang w:val="en-US"/>
              </w:rPr>
            </m:ctrlPr>
          </m:sSubPr>
          <m:e>
            <m:r>
              <w:rPr>
                <w:rFonts w:ascii="Cambria Math" w:hAnsi="Cambria Math"/>
              </w:rPr>
              <m:t>γ</m:t>
            </m:r>
          </m:e>
          <m:sub>
            <m:r>
              <w:rPr>
                <w:rFonts w:ascii="Cambria Math" w:hAnsi="Cambria Math"/>
              </w:rPr>
              <m:t>0</m:t>
            </m:r>
          </m:sub>
        </m:sSub>
      </m:oMath>
      <w:r w:rsidRPr="00A26737">
        <w:t xml:space="preserve"> did not change by more than 0.02, no statistical tests changed their statistical significance at the .05 alpha level, and variance partitioning did not change enough to alter interpretations).</w:t>
      </w:r>
    </w:p>
    <w:p w14:paraId="3B452FD7" w14:textId="153D917F" w:rsidR="000810F8" w:rsidRPr="00A26737" w:rsidRDefault="000810F8" w:rsidP="000810F8">
      <w:pPr>
        <w:pStyle w:val="Heading4"/>
      </w:pPr>
      <w:bookmarkStart w:id="6" w:name="accounting-for-null-results"/>
      <w:bookmarkEnd w:id="6"/>
      <w:r w:rsidRPr="00A26737">
        <w:t>Accounting for null results</w:t>
      </w:r>
      <w:r w:rsidR="00A31927">
        <w:t>.</w:t>
      </w:r>
    </w:p>
    <w:p w14:paraId="684916DB" w14:textId="77777777" w:rsidR="000810F8" w:rsidRPr="00A26737" w:rsidRDefault="000810F8" w:rsidP="000810F8">
      <w:pPr>
        <w:pStyle w:val="FirstParagraph"/>
      </w:pPr>
      <w:r w:rsidRPr="00A26737">
        <w:t>An important question in assessing the degree to which effects are attenuated in this literature is how much this effect is driven by the presence of a subset of null effects. The average effect size difference between original studies and their replications could be could be extremely high, and yet but this effect could be entirely driven by the presence of null effects (e.g., if 50% of studies examined scenarios where there was no between-group difference or association at the population level, and yet all non-zero effects are identical to those reported, the average attenuation would be 50%). Analyses 2 to 4 were performed in order to account for this issue.</w:t>
      </w:r>
    </w:p>
    <w:p w14:paraId="56FEC1E6" w14:textId="3DCC0BFE" w:rsidR="000810F8" w:rsidRPr="00A26737" w:rsidRDefault="000810F8" w:rsidP="00D737CB">
      <w:pPr>
        <w:pStyle w:val="Heading4"/>
      </w:pPr>
      <w:bookmarkStart w:id="7" w:name="analysis-2-and-3-multilevel-random-effec"/>
      <w:bookmarkEnd w:id="7"/>
      <w:r w:rsidRPr="00A26737">
        <w:lastRenderedPageBreak/>
        <w:t>Analysis 2 and 3: Multilevel random effects meta-analysis with exclusions</w:t>
      </w:r>
      <w:r w:rsidR="00D737CB">
        <w:t>.</w:t>
      </w:r>
    </w:p>
    <w:p w14:paraId="06617571" w14:textId="77777777" w:rsidR="000810F8" w:rsidRPr="00A26737" w:rsidRDefault="000810F8" w:rsidP="000810F8">
      <w:pPr>
        <w:pStyle w:val="FirstParagraph"/>
      </w:pPr>
      <w:r w:rsidRPr="00A26737">
        <w:t>Analyses 2 and 3 reperform the above meta-analysis excluding studies using two exclusion criteria. Analysis 2 excludes studies in which the replication study was not statistically significant with an effect in the same direction as the original (using p value reported in the replication projects’ datasets, at an alpha of .05, and using two-tailed tests where applicable). Analysis 3 removes effects in which the replication study is statistically equivalent to the null studies.</w:t>
      </w:r>
    </w:p>
    <w:p w14:paraId="63E31E34" w14:textId="40B5F20A" w:rsidR="000810F8" w:rsidRPr="00A26737" w:rsidRDefault="000810F8" w:rsidP="000810F8">
      <w:pPr>
        <w:pStyle w:val="BodyText"/>
      </w:pPr>
      <w:r w:rsidRPr="00A26737">
        <w:t xml:space="preserve">Analysis 2,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r w:rsidR="00823236" w:rsidRPr="00A26737">
        <w:fldChar w:fldCharType="begin"/>
      </w:r>
      <w:r w:rsidR="00823236" w:rsidRPr="00A26737">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23236" w:rsidRPr="00A26737">
        <w:fldChar w:fldCharType="separate"/>
      </w:r>
      <w:r w:rsidR="00823236" w:rsidRPr="00A26737">
        <w:rPr>
          <w:noProof/>
        </w:rPr>
        <w:t>(Open Science Collaboration, 2015)</w:t>
      </w:r>
      <w:r w:rsidR="00823236" w:rsidRPr="00A26737">
        <w:fldChar w:fldCharType="end"/>
      </w:r>
      <w:r w:rsidRPr="00A26737">
        <w:t>, this method is likely to underestimate the amount of effect size exaggeration due to the exclusion of under-powered replications.</w:t>
      </w:r>
    </w:p>
    <w:p w14:paraId="1B0AACE6" w14:textId="1527794E" w:rsidR="000810F8" w:rsidRPr="00A26737" w:rsidRDefault="000810F8" w:rsidP="000810F8">
      <w:pPr>
        <w:pStyle w:val="BodyText"/>
      </w:pPr>
      <w:r w:rsidRPr="00A26737">
        <w:t xml:space="preserve">In order to avoid excluding under-powered studies erroneously, analysis 3 excludes studies based on whether the results are statistically equivalent to the null hypothesis, or statistically significant in the opposite direction </w:t>
      </w:r>
      <w:r w:rsidR="00823236" w:rsidRPr="00A26737">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26737">
        <w:instrText xml:space="preserve"> ADDIN EN.CITE </w:instrText>
      </w:r>
      <w:r w:rsidR="00823236" w:rsidRPr="00A26737">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Lakens, 2017; Lakens, Scheel, &amp; Isager, 2018)</w:t>
      </w:r>
      <w:r w:rsidR="00823236" w:rsidRPr="00A26737">
        <w:fldChar w:fldCharType="end"/>
      </w:r>
      <w:r w:rsidRPr="00A26737">
        <w:t xml:space="preserve">. A requirement for equivalence testing is that an equivalence bound is selected (i.e., an effect size below which the effect size is said to be for all practical purposes equal to zero). For this, we use the lowest effect size that would have been statistically significant in the original study (assuming an alpha of .05), following a suggestion in </w:t>
      </w:r>
      <w:r w:rsidR="00823236" w:rsidRPr="00A26737">
        <w:fldChar w:fldCharType="begin"/>
      </w:r>
      <w:r w:rsidR="00823236" w:rsidRPr="00A26737">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23236" w:rsidRPr="00A26737">
        <w:fldChar w:fldCharType="separate"/>
      </w:r>
      <w:r w:rsidR="00823236" w:rsidRPr="00A26737">
        <w:rPr>
          <w:noProof/>
        </w:rPr>
        <w:t>(Lakens et al., 2018)</w:t>
      </w:r>
      <w:r w:rsidR="00823236" w:rsidRPr="00A26737">
        <w:fldChar w:fldCharType="end"/>
      </w:r>
      <w:r w:rsidRPr="00A26737">
        <w:t xml:space="preserve">. Equivalence tests were performed using Z tests of the Fisher Z transformed effect sizes, excluding studies where the observed replication effect is significantly smaller than the equivalence bound using a one tailed test at the 95% confidence level. Standard errors of each study were estimated as </w:t>
      </w:r>
      <m:oMath>
        <m:rad>
          <m:radPr>
            <m:degHide m:val="1"/>
            <m:ctrlPr>
              <w:rPr>
                <w:rFonts w:ascii="Cambria Math" w:hAnsi="Cambria Math"/>
                <w:szCs w:val="24"/>
                <w:lang w:val="en-US"/>
              </w:rPr>
            </m:ctrlPr>
          </m:radPr>
          <m:deg/>
          <m:e>
            <m:f>
              <m:fPr>
                <m:ctrlPr>
                  <w:rPr>
                    <w:rFonts w:ascii="Cambria Math" w:hAnsi="Cambria Math"/>
                    <w:szCs w:val="24"/>
                    <w:lang w:val="en-US"/>
                  </w:rPr>
                </m:ctrlPr>
              </m:fPr>
              <m:num>
                <m:r>
                  <w:rPr>
                    <w:rFonts w:ascii="Cambria Math" w:hAnsi="Cambria Math"/>
                  </w:rPr>
                  <m:t>1</m:t>
                </m:r>
              </m:num>
              <m:den>
                <m:r>
                  <w:rPr>
                    <w:rFonts w:ascii="Cambria Math" w:hAnsi="Cambria Math"/>
                  </w:rPr>
                  <m:t>n-3</m:t>
                </m:r>
              </m:den>
            </m:f>
          </m:e>
        </m:rad>
      </m:oMath>
      <w:r w:rsidRPr="00A26737">
        <w:t xml:space="preserve">, except for studies from </w:t>
      </w:r>
      <w:r w:rsidR="00823236" w:rsidRPr="00A26737">
        <w:fldChar w:fldCharType="begin"/>
      </w:r>
      <w:r w:rsidR="00823236" w:rsidRPr="00A2673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823236" w:rsidRPr="00A26737">
        <w:rPr>
          <w:noProof/>
        </w:rPr>
        <w:t>(Camerer et al., 2018)</w:t>
      </w:r>
      <w:r w:rsidR="00823236" w:rsidRPr="00A26737">
        <w:fldChar w:fldCharType="end"/>
      </w:r>
      <w:r w:rsidRPr="00A26737">
        <w:t xml:space="preserve"> which had more than a single replication attempt, where standard errors are those derived from the meta-analyses that produced the effect size estimate (see supplementary materials 1 for details).</w:t>
      </w:r>
    </w:p>
    <w:p w14:paraId="0397BEA3" w14:textId="72A1D480" w:rsidR="000810F8" w:rsidRPr="00A26737" w:rsidRDefault="000810F8" w:rsidP="000810F8">
      <w:pPr>
        <w:pStyle w:val="BodyText"/>
      </w:pPr>
      <w:r w:rsidRPr="00A26737">
        <w:t xml:space="preserve">In interpreting results based on this exclusion criterion, it is important to note that the minimum detectable effect was occasionally quite high as original sample sizes were </w:t>
      </w:r>
      <w:r w:rsidRPr="00A26737">
        <w:lastRenderedPageBreak/>
        <w:t xml:space="preserve">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w:t>
      </w:r>
      <w:r w:rsidR="00823236" w:rsidRPr="00A26737">
        <w:fldChar w:fldCharType="begin"/>
      </w:r>
      <w:r w:rsidR="00823236" w:rsidRPr="00A26737">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823236" w:rsidRPr="00A26737">
        <w:fldChar w:fldCharType="separate"/>
      </w:r>
      <w:r w:rsidR="00823236" w:rsidRPr="00A26737">
        <w:rPr>
          <w:noProof/>
        </w:rPr>
        <w:t>(Thompson, 2002)</w:t>
      </w:r>
      <w:r w:rsidR="00823236" w:rsidRPr="00A26737">
        <w:fldChar w:fldCharType="end"/>
      </w:r>
      <w:r w:rsidRPr="00A26737">
        <w:t>. See supplementary materials 2 for scatter plots of the data-set using each exclusion rule.</w:t>
      </w:r>
    </w:p>
    <w:p w14:paraId="6F7926D6" w14:textId="0C12628A" w:rsidR="000810F8" w:rsidRPr="00A26737" w:rsidRDefault="000810F8" w:rsidP="00D737CB">
      <w:pPr>
        <w:pStyle w:val="Heading4"/>
      </w:pPr>
      <w:bookmarkStart w:id="8" w:name="analysis-4-bayesian-mixture-model"/>
      <w:bookmarkEnd w:id="8"/>
      <w:r w:rsidRPr="00A26737">
        <w:t>Analysis 4: Bayesian mixture model</w:t>
      </w:r>
      <w:r w:rsidR="00D737CB">
        <w:t>.</w:t>
      </w:r>
    </w:p>
    <w:p w14:paraId="15D3E5B8" w14:textId="1876C09C" w:rsidR="000810F8" w:rsidRPr="00A26737" w:rsidRDefault="000810F8" w:rsidP="000810F8">
      <w:pPr>
        <w:pStyle w:val="FirstParagraph"/>
      </w:pPr>
      <w:r w:rsidRPr="00A26737">
        <w:t xml:space="preserve">Analyses 2 and 3 both rely on excluding studies using exclusion rules that will, respectively, exclude or retain studies due to low statistical power in the replication study. In part in order to avoid this issue the final approach to estimating the amount of effect size attenuation conditional on the effect under study being non-zero was the Bayesian mixture model presented in </w:t>
      </w:r>
      <w:r w:rsidR="00823236" w:rsidRPr="00A26737">
        <w:fldChar w:fldCharType="begin"/>
      </w:r>
      <w:r w:rsidR="00823236" w:rsidRPr="00A2673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823236" w:rsidRPr="00A26737">
        <w:rPr>
          <w:noProof/>
        </w:rPr>
        <w:t>(Camerer et al., 2018)</w:t>
      </w:r>
      <w:r w:rsidR="00823236" w:rsidRPr="00A26737">
        <w:fldChar w:fldCharType="end"/>
      </w:r>
      <w:r w:rsidRPr="00A26737">
        <w:t xml:space="preserve">. This model assumes that each observed replication effect size comes from one of two components, either from the null-hypothesis or from the alternative-hypothesis component. If the replication effect size is drawn from the null-hypothesis component, it is assumed to have come from a normal distribution with a mean 0 and a standard deviation equal to the standard error of the replication study (estimated here as </w:t>
      </w:r>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3</m:t>
                </m:r>
              </m:den>
            </m:f>
          </m:e>
        </m:rad>
      </m:oMath>
      <w:r w:rsidRPr="00A26737">
        <w:t xml:space="preserve">, n being the replication sample size). If the replication effect size is sampled from the alternative distribution, it is assumed to have been drawn from a normal distribution with a standard deviation equal to the standard error of the replication study,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w:t>
      </w:r>
      <w:r w:rsidR="00784160">
        <w:t>“</w:t>
      </w:r>
      <w:r w:rsidRPr="00A26737">
        <w:t>deflation factor</w:t>
      </w:r>
      <w:r w:rsidR="00784160">
        <w:t>”</w:t>
      </w:r>
      <w:r w:rsidRPr="00A26737">
        <w:t xml:space="preserve"> in</w:t>
      </w:r>
      <w:r w:rsidR="00635D08">
        <w:t xml:space="preserve"> </w:t>
      </w:r>
      <w:r w:rsidR="00635D08" w:rsidRPr="00635D08">
        <w:t>Camerer et al., 2018</w:t>
      </w:r>
      <w:r w:rsidRPr="00A26737">
        <w:t xml:space="preserve">), the degree to which effect sizes are attenuated between original and replication studies, and the overall rate at which studies are assigned to have come from the null hypothesis (the “assignment rate”). This analysis was performed in JAGS version 4.3.0 </w:t>
      </w:r>
      <w:r w:rsidR="00823236" w:rsidRPr="00A26737">
        <w:fldChar w:fldCharType="begin"/>
      </w:r>
      <w:r w:rsidR="00823236" w:rsidRPr="00A26737">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23236" w:rsidRPr="00A26737">
        <w:fldChar w:fldCharType="separate"/>
      </w:r>
      <w:r w:rsidR="00823236" w:rsidRPr="00A26737">
        <w:rPr>
          <w:noProof/>
        </w:rPr>
        <w:t>(Depaoli, Clifton, &amp; Cobb, 2016)</w:t>
      </w:r>
      <w:r w:rsidR="00823236" w:rsidRPr="00A26737">
        <w:fldChar w:fldCharType="end"/>
      </w:r>
      <w:r w:rsidRPr="00A26737">
        <w:t xml:space="preserve"> using the rjags interface (version 4.8.0; </w:t>
      </w:r>
      <w:r w:rsidR="000331A2" w:rsidRPr="000331A2">
        <w:t xml:space="preserve">Plummer, </w:t>
      </w:r>
      <w:proofErr w:type="spellStart"/>
      <w:r w:rsidR="000331A2" w:rsidRPr="000331A2">
        <w:t>Stukalov</w:t>
      </w:r>
      <w:proofErr w:type="spellEnd"/>
      <w:r w:rsidR="000331A2" w:rsidRPr="000331A2">
        <w:t xml:space="preserve">, &amp; </w:t>
      </w:r>
      <w:proofErr w:type="spellStart"/>
      <w:r w:rsidR="000331A2" w:rsidRPr="000331A2">
        <w:t>Denwood</w:t>
      </w:r>
      <w:proofErr w:type="spellEnd"/>
      <w:r w:rsidR="000331A2" w:rsidRPr="000331A2">
        <w:t>, 2018</w:t>
      </w:r>
      <w:r w:rsidR="00823236" w:rsidRPr="00A26737">
        <w:fldChar w:fldCharType="begin"/>
      </w:r>
      <w:r w:rsidR="000331A2">
        <w:instrText xml:space="preserve"> ADDIN EN.CITE &lt;EndNote&gt;&lt;Cite Hidden="1"&gt;&lt;Author&gt;Plummer&lt;/Author&gt;&lt;Year&gt;2018&lt;/Year&gt;&lt;RecNum&gt;1011&lt;/RecNum&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23236" w:rsidRPr="00A26737">
        <w:fldChar w:fldCharType="end"/>
      </w:r>
      <w:r w:rsidRPr="00A26737">
        <w:t>). See supplementary materials 4 for model syntax and further analysis details.</w:t>
      </w:r>
    </w:p>
    <w:p w14:paraId="3430AE2B" w14:textId="77777777" w:rsidR="00704B04" w:rsidRDefault="00704B04">
      <w:pPr>
        <w:rPr>
          <w:rFonts w:asciiTheme="majorHAnsi" w:eastAsiaTheme="majorEastAsia" w:hAnsiTheme="majorHAnsi" w:cstheme="majorBidi"/>
          <w:b/>
          <w:sz w:val="26"/>
          <w:szCs w:val="26"/>
        </w:rPr>
      </w:pPr>
      <w:bookmarkStart w:id="9" w:name="descriptives"/>
      <w:bookmarkEnd w:id="9"/>
      <w:r>
        <w:br w:type="page"/>
      </w:r>
    </w:p>
    <w:p w14:paraId="265F6B4E" w14:textId="13B57AB2" w:rsidR="00E6538F" w:rsidRDefault="00E6538F" w:rsidP="006308E6">
      <w:pPr>
        <w:pStyle w:val="Heading2"/>
      </w:pPr>
      <w:r>
        <w:lastRenderedPageBreak/>
        <w:t>Results</w:t>
      </w:r>
    </w:p>
    <w:p w14:paraId="7D206EA0" w14:textId="78A9D50E" w:rsidR="000810F8" w:rsidRPr="00A26737" w:rsidRDefault="000810F8" w:rsidP="00E6538F">
      <w:pPr>
        <w:pStyle w:val="Heading4"/>
      </w:pPr>
      <w:proofErr w:type="spellStart"/>
      <w:r w:rsidRPr="00A26737">
        <w:t>Descriptives</w:t>
      </w:r>
      <w:proofErr w:type="spellEnd"/>
    </w:p>
    <w:p w14:paraId="6040E576" w14:textId="69992285" w:rsidR="000810F8" w:rsidRPr="00A26737" w:rsidRDefault="000810F8" w:rsidP="000810F8">
      <w:pPr>
        <w:pStyle w:val="FirstParagraph"/>
      </w:pPr>
      <w:r w:rsidRPr="00A26737">
        <w:t>Looking at the 306 included original-replication study pairs included in this analysis, the effect size seen in the replication study was lower than that seen in the original study in 219 articles, 72% of the included studies. An exact binomial test shows that this is extremely unlikely under the assumption that replication effect sizes are equally likely to be smaller or larger in the replication study, p</w:t>
      </w:r>
      <w:bookmarkStart w:id="10" w:name="_GoBack"/>
      <w:bookmarkEnd w:id="10"/>
      <w:r w:rsidRPr="00A26737">
        <w:t xml:space="preserve"> &lt; .001. The average effect size for original studies was r = 0.39, and the mean effect size for replication studies was r = 0.27, a mean decrease of r = 0.11. Notably, this represents an average decrease in effect sizes from the original to the replication study of 28%. See Table 2 for a comprehensive list of </w:t>
      </w:r>
      <w:proofErr w:type="spellStart"/>
      <w:r w:rsidRPr="00A26737">
        <w:t>descriptives</w:t>
      </w:r>
      <w:proofErr w:type="spellEnd"/>
      <w:r w:rsidRPr="00A26737">
        <w:t xml:space="preserve"> on the effect size differences seen in this sample and Figure 1 for a raincloud plot of the Fisher Z score change in effect sizes by replication project.</w:t>
      </w:r>
    </w:p>
    <w:p w14:paraId="34AFCB17" w14:textId="1453F2AF" w:rsidR="000810F8" w:rsidRPr="00A26737" w:rsidRDefault="000810F8" w:rsidP="000810F8">
      <w:pPr>
        <w:pStyle w:val="BodyText"/>
      </w:pPr>
      <w:r w:rsidRPr="00A26737">
        <w:rPr>
          <w:noProof/>
        </w:rPr>
        <w:lastRenderedPageBreak/>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570F086C" w14:textId="0C45B2D3" w:rsidR="000810F8" w:rsidRPr="00A26737" w:rsidRDefault="000810F8" w:rsidP="001E01A7">
      <w:pPr>
        <w:pStyle w:val="BodyText"/>
        <w:ind w:firstLine="0"/>
      </w:pPr>
      <w:r w:rsidRPr="001E01A7">
        <w:rPr>
          <w:i/>
        </w:rPr>
        <w:t xml:space="preserve">Figure </w:t>
      </w:r>
      <w:r w:rsidR="001E01A7">
        <w:rPr>
          <w:i/>
        </w:rPr>
        <w:t>1</w:t>
      </w:r>
      <w:r w:rsidRPr="001E01A7">
        <w:rPr>
          <w:i/>
        </w:rPr>
        <w:t>.</w:t>
      </w:r>
      <w:r w:rsidRPr="00A26737">
        <w:t xml:space="preserve"> A raincloud plot (density, box and scatter plot) of the change in effect sizes (here Fisher Z scores) from the original to the replication study by the replication project that each replication study was performed as a part of.</w:t>
      </w:r>
    </w:p>
    <w:p w14:paraId="39DB4CAA" w14:textId="77777777" w:rsidR="00926AAA" w:rsidRDefault="00926AAA">
      <w:pPr>
        <w:rPr>
          <w:sz w:val="24"/>
        </w:rPr>
      </w:pPr>
      <w:r>
        <w:br w:type="page"/>
      </w:r>
    </w:p>
    <w:p w14:paraId="4DC8CD40" w14:textId="3A6B1A43" w:rsidR="001E01A7" w:rsidRDefault="000810F8" w:rsidP="001E01A7">
      <w:pPr>
        <w:pStyle w:val="BodyText"/>
        <w:ind w:firstLine="0"/>
      </w:pPr>
      <w:r w:rsidRPr="00A26737">
        <w:lastRenderedPageBreak/>
        <w:t xml:space="preserve">Table 2. </w:t>
      </w:r>
    </w:p>
    <w:p w14:paraId="76C2F39E" w14:textId="0A03C5D2" w:rsidR="000810F8" w:rsidRPr="001E01A7" w:rsidRDefault="000810F8" w:rsidP="001E01A7">
      <w:pPr>
        <w:pStyle w:val="BodyText"/>
        <w:ind w:firstLine="0"/>
        <w:rPr>
          <w:i/>
        </w:rPr>
      </w:pPr>
      <w:r w:rsidRPr="001E01A7">
        <w:rPr>
          <w:i/>
        </w:rPr>
        <w:t>Differences between original and replication studies. All calculations were performed on Fisher’s Z 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A26737"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A26737" w:rsidRDefault="000810F8" w:rsidP="000810F8">
            <w:pPr>
              <w:pStyle w:val="NoSpacing"/>
            </w:pPr>
          </w:p>
        </w:tc>
        <w:tc>
          <w:tcPr>
            <w:tcW w:w="0" w:type="auto"/>
            <w:tcBorders>
              <w:top w:val="single" w:sz="4" w:space="0" w:color="auto"/>
              <w:left w:val="nil"/>
              <w:bottom w:val="single" w:sz="4" w:space="0" w:color="auto"/>
              <w:right w:val="nil"/>
            </w:tcBorders>
            <w:vAlign w:val="bottom"/>
            <w:hideMark/>
          </w:tcPr>
          <w:p w14:paraId="6265EC13" w14:textId="77777777" w:rsidR="000810F8" w:rsidRPr="00A26737" w:rsidRDefault="000810F8" w:rsidP="000810F8">
            <w:pPr>
              <w:pStyle w:val="NoSpacing"/>
            </w:pPr>
            <w:r w:rsidRPr="00A26737">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A26737" w:rsidRDefault="000810F8" w:rsidP="000810F8">
            <w:pPr>
              <w:pStyle w:val="NoSpacing"/>
            </w:pPr>
            <w:r w:rsidRPr="00A26737">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A26737" w:rsidRDefault="000810F8" w:rsidP="000810F8">
            <w:pPr>
              <w:pStyle w:val="NoSpacing"/>
            </w:pPr>
            <w:proofErr w:type="spellStart"/>
            <w:r w:rsidRPr="00A26737">
              <w:t>Nonequivalent</w:t>
            </w:r>
            <w:proofErr w:type="spellEnd"/>
            <w:r w:rsidRPr="00A26737">
              <w:t xml:space="preserve"> studies</w:t>
            </w:r>
          </w:p>
        </w:tc>
      </w:tr>
      <w:tr w:rsidR="00BA501F" w:rsidRPr="00A26737" w14:paraId="52ED49D2" w14:textId="77777777" w:rsidTr="00BA501F">
        <w:tc>
          <w:tcPr>
            <w:tcW w:w="1588" w:type="pct"/>
            <w:tcBorders>
              <w:top w:val="single" w:sz="4" w:space="0" w:color="auto"/>
            </w:tcBorders>
            <w:hideMark/>
          </w:tcPr>
          <w:p w14:paraId="645F6839" w14:textId="77777777" w:rsidR="000810F8" w:rsidRPr="00A26737" w:rsidRDefault="000810F8" w:rsidP="000810F8">
            <w:pPr>
              <w:pStyle w:val="NoSpacing"/>
            </w:pPr>
            <w:r w:rsidRPr="00A26737">
              <w:t>n included</w:t>
            </w:r>
          </w:p>
        </w:tc>
        <w:tc>
          <w:tcPr>
            <w:tcW w:w="0" w:type="auto"/>
            <w:tcBorders>
              <w:top w:val="single" w:sz="4" w:space="0" w:color="auto"/>
            </w:tcBorders>
            <w:hideMark/>
          </w:tcPr>
          <w:p w14:paraId="3B2E323E" w14:textId="77777777" w:rsidR="000810F8" w:rsidRPr="00A26737" w:rsidRDefault="000810F8" w:rsidP="000810F8">
            <w:pPr>
              <w:pStyle w:val="NoSpacing"/>
            </w:pPr>
            <w:r w:rsidRPr="00A26737">
              <w:t>306.00</w:t>
            </w:r>
          </w:p>
        </w:tc>
        <w:tc>
          <w:tcPr>
            <w:tcW w:w="1383" w:type="pct"/>
            <w:tcBorders>
              <w:top w:val="single" w:sz="4" w:space="0" w:color="auto"/>
            </w:tcBorders>
            <w:hideMark/>
          </w:tcPr>
          <w:p w14:paraId="764A3EB3" w14:textId="77777777" w:rsidR="000810F8" w:rsidRPr="00A26737" w:rsidRDefault="000810F8" w:rsidP="000810F8">
            <w:pPr>
              <w:pStyle w:val="NoSpacing"/>
            </w:pPr>
            <w:r w:rsidRPr="00A26737">
              <w:t>198.00</w:t>
            </w:r>
          </w:p>
        </w:tc>
        <w:tc>
          <w:tcPr>
            <w:tcW w:w="1394" w:type="pct"/>
            <w:tcBorders>
              <w:top w:val="single" w:sz="4" w:space="0" w:color="auto"/>
            </w:tcBorders>
            <w:hideMark/>
          </w:tcPr>
          <w:p w14:paraId="1954527D" w14:textId="77777777" w:rsidR="000810F8" w:rsidRPr="00A26737" w:rsidRDefault="000810F8" w:rsidP="000810F8">
            <w:pPr>
              <w:pStyle w:val="NoSpacing"/>
            </w:pPr>
            <w:r w:rsidRPr="00A26737">
              <w:t>237.00</w:t>
            </w:r>
          </w:p>
        </w:tc>
      </w:tr>
      <w:tr w:rsidR="00BA501F" w:rsidRPr="00A26737" w14:paraId="7E97CDE6" w14:textId="77777777" w:rsidTr="00BA501F">
        <w:tc>
          <w:tcPr>
            <w:tcW w:w="1588" w:type="pct"/>
            <w:hideMark/>
          </w:tcPr>
          <w:p w14:paraId="7435D0E8" w14:textId="77777777" w:rsidR="000810F8" w:rsidRPr="00A26737" w:rsidRDefault="000810F8" w:rsidP="000810F8">
            <w:pPr>
              <w:pStyle w:val="NoSpacing"/>
            </w:pPr>
            <w:r w:rsidRPr="00A26737">
              <w:t>Mean original ES</w:t>
            </w:r>
          </w:p>
        </w:tc>
        <w:tc>
          <w:tcPr>
            <w:tcW w:w="0" w:type="auto"/>
            <w:hideMark/>
          </w:tcPr>
          <w:p w14:paraId="4F9C4965" w14:textId="77777777" w:rsidR="000810F8" w:rsidRPr="00A26737" w:rsidRDefault="000810F8" w:rsidP="000810F8">
            <w:pPr>
              <w:pStyle w:val="NoSpacing"/>
            </w:pPr>
            <w:r w:rsidRPr="00A26737">
              <w:t>0.39</w:t>
            </w:r>
          </w:p>
        </w:tc>
        <w:tc>
          <w:tcPr>
            <w:tcW w:w="1383" w:type="pct"/>
            <w:hideMark/>
          </w:tcPr>
          <w:p w14:paraId="39B87DEF" w14:textId="77777777" w:rsidR="000810F8" w:rsidRPr="00A26737" w:rsidRDefault="000810F8" w:rsidP="000810F8">
            <w:pPr>
              <w:pStyle w:val="NoSpacing"/>
            </w:pPr>
            <w:r w:rsidRPr="00A26737">
              <w:t>0.40</w:t>
            </w:r>
          </w:p>
        </w:tc>
        <w:tc>
          <w:tcPr>
            <w:tcW w:w="1394" w:type="pct"/>
            <w:hideMark/>
          </w:tcPr>
          <w:p w14:paraId="75C41648" w14:textId="77777777" w:rsidR="000810F8" w:rsidRPr="00A26737" w:rsidRDefault="000810F8" w:rsidP="000810F8">
            <w:pPr>
              <w:pStyle w:val="NoSpacing"/>
            </w:pPr>
            <w:r w:rsidRPr="00A26737">
              <w:t>0.41</w:t>
            </w:r>
          </w:p>
        </w:tc>
      </w:tr>
      <w:tr w:rsidR="00BA501F" w:rsidRPr="00A26737" w14:paraId="090880D4" w14:textId="77777777" w:rsidTr="00BA501F">
        <w:tc>
          <w:tcPr>
            <w:tcW w:w="1588" w:type="pct"/>
            <w:hideMark/>
          </w:tcPr>
          <w:p w14:paraId="20C2F99A" w14:textId="77777777" w:rsidR="000810F8" w:rsidRPr="00A26737" w:rsidRDefault="000810F8" w:rsidP="000810F8">
            <w:pPr>
              <w:pStyle w:val="NoSpacing"/>
            </w:pPr>
            <w:r w:rsidRPr="00A26737">
              <w:t>Median original ES</w:t>
            </w:r>
          </w:p>
        </w:tc>
        <w:tc>
          <w:tcPr>
            <w:tcW w:w="0" w:type="auto"/>
            <w:hideMark/>
          </w:tcPr>
          <w:p w14:paraId="72EE44F6" w14:textId="77777777" w:rsidR="000810F8" w:rsidRPr="00A26737" w:rsidRDefault="000810F8" w:rsidP="000810F8">
            <w:pPr>
              <w:pStyle w:val="NoSpacing"/>
            </w:pPr>
            <w:r w:rsidRPr="00A26737">
              <w:t>0.33</w:t>
            </w:r>
          </w:p>
        </w:tc>
        <w:tc>
          <w:tcPr>
            <w:tcW w:w="1383" w:type="pct"/>
            <w:hideMark/>
          </w:tcPr>
          <w:p w14:paraId="39D87E2A" w14:textId="77777777" w:rsidR="000810F8" w:rsidRPr="00A26737" w:rsidRDefault="000810F8" w:rsidP="000810F8">
            <w:pPr>
              <w:pStyle w:val="NoSpacing"/>
            </w:pPr>
            <w:r w:rsidRPr="00A26737">
              <w:t>0.35</w:t>
            </w:r>
          </w:p>
        </w:tc>
        <w:tc>
          <w:tcPr>
            <w:tcW w:w="1394" w:type="pct"/>
            <w:hideMark/>
          </w:tcPr>
          <w:p w14:paraId="416CE135" w14:textId="77777777" w:rsidR="000810F8" w:rsidRPr="00A26737" w:rsidRDefault="000810F8" w:rsidP="000810F8">
            <w:pPr>
              <w:pStyle w:val="NoSpacing"/>
            </w:pPr>
            <w:r w:rsidRPr="00A26737">
              <w:t>0.35</w:t>
            </w:r>
          </w:p>
        </w:tc>
      </w:tr>
      <w:tr w:rsidR="00BA501F" w:rsidRPr="00A26737" w14:paraId="27C7192C" w14:textId="77777777" w:rsidTr="00BA501F">
        <w:tc>
          <w:tcPr>
            <w:tcW w:w="1588" w:type="pct"/>
            <w:hideMark/>
          </w:tcPr>
          <w:p w14:paraId="2642FEF0" w14:textId="77777777" w:rsidR="000810F8" w:rsidRPr="00A26737" w:rsidRDefault="000810F8" w:rsidP="000810F8">
            <w:pPr>
              <w:pStyle w:val="NoSpacing"/>
            </w:pPr>
            <w:r w:rsidRPr="00A26737">
              <w:t>Mean replication ES</w:t>
            </w:r>
          </w:p>
        </w:tc>
        <w:tc>
          <w:tcPr>
            <w:tcW w:w="0" w:type="auto"/>
            <w:hideMark/>
          </w:tcPr>
          <w:p w14:paraId="733B0052" w14:textId="77777777" w:rsidR="000810F8" w:rsidRPr="00A26737" w:rsidRDefault="000810F8" w:rsidP="000810F8">
            <w:pPr>
              <w:pStyle w:val="NoSpacing"/>
            </w:pPr>
            <w:r w:rsidRPr="00A26737">
              <w:t>0.27</w:t>
            </w:r>
          </w:p>
        </w:tc>
        <w:tc>
          <w:tcPr>
            <w:tcW w:w="1383" w:type="pct"/>
            <w:hideMark/>
          </w:tcPr>
          <w:p w14:paraId="39884067" w14:textId="77777777" w:rsidR="000810F8" w:rsidRPr="00A26737" w:rsidRDefault="000810F8" w:rsidP="000810F8">
            <w:pPr>
              <w:pStyle w:val="NoSpacing"/>
            </w:pPr>
            <w:r w:rsidRPr="00A26737">
              <w:t>0.39</w:t>
            </w:r>
          </w:p>
        </w:tc>
        <w:tc>
          <w:tcPr>
            <w:tcW w:w="1394" w:type="pct"/>
            <w:hideMark/>
          </w:tcPr>
          <w:p w14:paraId="3B1B7793" w14:textId="77777777" w:rsidR="000810F8" w:rsidRPr="00A26737" w:rsidRDefault="000810F8" w:rsidP="000810F8">
            <w:pPr>
              <w:pStyle w:val="NoSpacing"/>
            </w:pPr>
            <w:r w:rsidRPr="00A26737">
              <w:t>0.35</w:t>
            </w:r>
          </w:p>
        </w:tc>
      </w:tr>
      <w:tr w:rsidR="00BA501F" w:rsidRPr="00A26737" w14:paraId="4131EB3D" w14:textId="77777777" w:rsidTr="00BA501F">
        <w:tc>
          <w:tcPr>
            <w:tcW w:w="1588" w:type="pct"/>
            <w:hideMark/>
          </w:tcPr>
          <w:p w14:paraId="1C1D6D80" w14:textId="77777777" w:rsidR="000810F8" w:rsidRPr="00A26737" w:rsidRDefault="000810F8" w:rsidP="000810F8">
            <w:pPr>
              <w:pStyle w:val="NoSpacing"/>
            </w:pPr>
            <w:r w:rsidRPr="00A26737">
              <w:t xml:space="preserve">Median </w:t>
            </w:r>
            <w:proofErr w:type="spellStart"/>
            <w:r w:rsidRPr="00A26737">
              <w:t>replicaiton</w:t>
            </w:r>
            <w:proofErr w:type="spellEnd"/>
            <w:r w:rsidRPr="00A26737">
              <w:t xml:space="preserve"> ES</w:t>
            </w:r>
          </w:p>
        </w:tc>
        <w:tc>
          <w:tcPr>
            <w:tcW w:w="0" w:type="auto"/>
            <w:hideMark/>
          </w:tcPr>
          <w:p w14:paraId="2FFE8A0A" w14:textId="77777777" w:rsidR="000810F8" w:rsidRPr="00A26737" w:rsidRDefault="000810F8" w:rsidP="000810F8">
            <w:pPr>
              <w:pStyle w:val="NoSpacing"/>
            </w:pPr>
            <w:r w:rsidRPr="00A26737">
              <w:t>0.22</w:t>
            </w:r>
          </w:p>
        </w:tc>
        <w:tc>
          <w:tcPr>
            <w:tcW w:w="1383" w:type="pct"/>
            <w:hideMark/>
          </w:tcPr>
          <w:p w14:paraId="5302607F" w14:textId="77777777" w:rsidR="000810F8" w:rsidRPr="00A26737" w:rsidRDefault="000810F8" w:rsidP="000810F8">
            <w:pPr>
              <w:pStyle w:val="NoSpacing"/>
            </w:pPr>
            <w:r w:rsidRPr="00A26737">
              <w:t>0.33</w:t>
            </w:r>
          </w:p>
        </w:tc>
        <w:tc>
          <w:tcPr>
            <w:tcW w:w="1394" w:type="pct"/>
            <w:hideMark/>
          </w:tcPr>
          <w:p w14:paraId="1D3CD130" w14:textId="77777777" w:rsidR="000810F8" w:rsidRPr="00A26737" w:rsidRDefault="000810F8" w:rsidP="000810F8">
            <w:pPr>
              <w:pStyle w:val="NoSpacing"/>
            </w:pPr>
            <w:r w:rsidRPr="00A26737">
              <w:t>0.30</w:t>
            </w:r>
          </w:p>
        </w:tc>
      </w:tr>
      <w:tr w:rsidR="00BA501F" w:rsidRPr="00A26737" w14:paraId="7CB37903" w14:textId="77777777" w:rsidTr="00BA501F">
        <w:tc>
          <w:tcPr>
            <w:tcW w:w="1588" w:type="pct"/>
            <w:hideMark/>
          </w:tcPr>
          <w:p w14:paraId="331A63F8" w14:textId="77777777" w:rsidR="000810F8" w:rsidRPr="00A26737" w:rsidRDefault="000810F8" w:rsidP="000810F8">
            <w:pPr>
              <w:pStyle w:val="NoSpacing"/>
            </w:pPr>
            <w:r w:rsidRPr="00A26737">
              <w:t>Mean ES difference</w:t>
            </w:r>
          </w:p>
        </w:tc>
        <w:tc>
          <w:tcPr>
            <w:tcW w:w="0" w:type="auto"/>
            <w:hideMark/>
          </w:tcPr>
          <w:p w14:paraId="1679EEA6" w14:textId="77777777" w:rsidR="000810F8" w:rsidRPr="00A26737" w:rsidRDefault="000810F8" w:rsidP="000810F8">
            <w:pPr>
              <w:pStyle w:val="NoSpacing"/>
            </w:pPr>
            <w:r w:rsidRPr="00A26737">
              <w:t>-0.13</w:t>
            </w:r>
          </w:p>
        </w:tc>
        <w:tc>
          <w:tcPr>
            <w:tcW w:w="1383" w:type="pct"/>
            <w:hideMark/>
          </w:tcPr>
          <w:p w14:paraId="5EC509B4" w14:textId="77777777" w:rsidR="000810F8" w:rsidRPr="00A26737" w:rsidRDefault="000810F8" w:rsidP="000810F8">
            <w:pPr>
              <w:pStyle w:val="NoSpacing"/>
            </w:pPr>
            <w:r w:rsidRPr="00A26737">
              <w:t>-0.02</w:t>
            </w:r>
          </w:p>
        </w:tc>
        <w:tc>
          <w:tcPr>
            <w:tcW w:w="1394" w:type="pct"/>
            <w:hideMark/>
          </w:tcPr>
          <w:p w14:paraId="48122F75" w14:textId="77777777" w:rsidR="000810F8" w:rsidRPr="00A26737" w:rsidRDefault="000810F8" w:rsidP="000810F8">
            <w:pPr>
              <w:pStyle w:val="NoSpacing"/>
            </w:pPr>
            <w:r w:rsidRPr="00A26737">
              <w:t>-0.07</w:t>
            </w:r>
          </w:p>
        </w:tc>
      </w:tr>
      <w:tr w:rsidR="00BA501F" w:rsidRPr="00A26737" w14:paraId="125B562B" w14:textId="77777777" w:rsidTr="00BA501F">
        <w:tc>
          <w:tcPr>
            <w:tcW w:w="1588" w:type="pct"/>
            <w:hideMark/>
          </w:tcPr>
          <w:p w14:paraId="0C365C4F" w14:textId="77777777" w:rsidR="000810F8" w:rsidRPr="00A26737" w:rsidRDefault="000810F8" w:rsidP="000810F8">
            <w:pPr>
              <w:pStyle w:val="NoSpacing"/>
            </w:pPr>
            <w:r w:rsidRPr="00A26737">
              <w:t>Median ES difference</w:t>
            </w:r>
          </w:p>
        </w:tc>
        <w:tc>
          <w:tcPr>
            <w:tcW w:w="0" w:type="auto"/>
            <w:hideMark/>
          </w:tcPr>
          <w:p w14:paraId="1C7FEBB0" w14:textId="77777777" w:rsidR="000810F8" w:rsidRPr="00A26737" w:rsidRDefault="000810F8" w:rsidP="000810F8">
            <w:pPr>
              <w:pStyle w:val="NoSpacing"/>
            </w:pPr>
            <w:r w:rsidRPr="00A26737">
              <w:t>-0.11</w:t>
            </w:r>
          </w:p>
        </w:tc>
        <w:tc>
          <w:tcPr>
            <w:tcW w:w="1383" w:type="pct"/>
            <w:hideMark/>
          </w:tcPr>
          <w:p w14:paraId="7281801F" w14:textId="77777777" w:rsidR="000810F8" w:rsidRPr="00A26737" w:rsidRDefault="000810F8" w:rsidP="000810F8">
            <w:pPr>
              <w:pStyle w:val="NoSpacing"/>
            </w:pPr>
            <w:r w:rsidRPr="00A26737">
              <w:t>-0.03</w:t>
            </w:r>
          </w:p>
        </w:tc>
        <w:tc>
          <w:tcPr>
            <w:tcW w:w="1394" w:type="pct"/>
            <w:hideMark/>
          </w:tcPr>
          <w:p w14:paraId="6D1D2683" w14:textId="77777777" w:rsidR="000810F8" w:rsidRPr="00A26737" w:rsidRDefault="000810F8" w:rsidP="000810F8">
            <w:pPr>
              <w:pStyle w:val="NoSpacing"/>
            </w:pPr>
            <w:r w:rsidRPr="00A26737">
              <w:t>-0.06</w:t>
            </w:r>
          </w:p>
        </w:tc>
      </w:tr>
      <w:tr w:rsidR="00BA501F" w:rsidRPr="00A26737" w14:paraId="5718FD4E" w14:textId="77777777" w:rsidTr="00BA501F">
        <w:tc>
          <w:tcPr>
            <w:tcW w:w="1588" w:type="pct"/>
            <w:hideMark/>
          </w:tcPr>
          <w:p w14:paraId="55057CB9" w14:textId="77777777" w:rsidR="000810F8" w:rsidRPr="00A26737" w:rsidRDefault="000810F8" w:rsidP="000810F8">
            <w:pPr>
              <w:pStyle w:val="NoSpacing"/>
            </w:pPr>
            <w:r w:rsidRPr="00A26737">
              <w:t>SD difference</w:t>
            </w:r>
          </w:p>
        </w:tc>
        <w:tc>
          <w:tcPr>
            <w:tcW w:w="0" w:type="auto"/>
            <w:hideMark/>
          </w:tcPr>
          <w:p w14:paraId="4E8E9B86" w14:textId="77777777" w:rsidR="000810F8" w:rsidRPr="00A26737" w:rsidRDefault="000810F8" w:rsidP="000810F8">
            <w:pPr>
              <w:pStyle w:val="NoSpacing"/>
            </w:pPr>
            <w:r w:rsidRPr="00A26737">
              <w:t>0.25</w:t>
            </w:r>
          </w:p>
        </w:tc>
        <w:tc>
          <w:tcPr>
            <w:tcW w:w="1383" w:type="pct"/>
            <w:hideMark/>
          </w:tcPr>
          <w:p w14:paraId="4FF1471C" w14:textId="77777777" w:rsidR="000810F8" w:rsidRPr="00A26737" w:rsidRDefault="000810F8" w:rsidP="000810F8">
            <w:pPr>
              <w:pStyle w:val="NoSpacing"/>
            </w:pPr>
            <w:r w:rsidRPr="00A26737">
              <w:t>0.20</w:t>
            </w:r>
          </w:p>
        </w:tc>
        <w:tc>
          <w:tcPr>
            <w:tcW w:w="1394" w:type="pct"/>
            <w:hideMark/>
          </w:tcPr>
          <w:p w14:paraId="7641D86E" w14:textId="77777777" w:rsidR="000810F8" w:rsidRPr="00A26737" w:rsidRDefault="000810F8" w:rsidP="000810F8">
            <w:pPr>
              <w:pStyle w:val="NoSpacing"/>
            </w:pPr>
            <w:r w:rsidRPr="00A26737">
              <w:t>0.24</w:t>
            </w:r>
          </w:p>
        </w:tc>
      </w:tr>
      <w:tr w:rsidR="00BA501F" w:rsidRPr="00A26737" w14:paraId="78AD91D7" w14:textId="77777777" w:rsidTr="00BA501F">
        <w:tc>
          <w:tcPr>
            <w:tcW w:w="1588" w:type="pct"/>
            <w:hideMark/>
          </w:tcPr>
          <w:p w14:paraId="74BA7139" w14:textId="77777777" w:rsidR="000810F8" w:rsidRPr="00A26737" w:rsidRDefault="000810F8" w:rsidP="000810F8">
            <w:pPr>
              <w:pStyle w:val="NoSpacing"/>
            </w:pPr>
            <w:r w:rsidRPr="00A26737">
              <w:t>Mean proportion change</w:t>
            </w:r>
          </w:p>
        </w:tc>
        <w:tc>
          <w:tcPr>
            <w:tcW w:w="0" w:type="auto"/>
            <w:hideMark/>
          </w:tcPr>
          <w:p w14:paraId="2F969A62" w14:textId="77777777" w:rsidR="000810F8" w:rsidRPr="00A26737" w:rsidRDefault="000810F8" w:rsidP="000810F8">
            <w:pPr>
              <w:pStyle w:val="NoSpacing"/>
            </w:pPr>
            <w:r w:rsidRPr="00A26737">
              <w:t>-0.28</w:t>
            </w:r>
          </w:p>
        </w:tc>
        <w:tc>
          <w:tcPr>
            <w:tcW w:w="1383" w:type="pct"/>
            <w:hideMark/>
          </w:tcPr>
          <w:p w14:paraId="3FAD730D" w14:textId="77777777" w:rsidR="000810F8" w:rsidRPr="00A26737" w:rsidRDefault="000810F8" w:rsidP="000810F8">
            <w:pPr>
              <w:pStyle w:val="NoSpacing"/>
            </w:pPr>
            <w:r w:rsidRPr="00A26737">
              <w:t>0.04</w:t>
            </w:r>
          </w:p>
        </w:tc>
        <w:tc>
          <w:tcPr>
            <w:tcW w:w="1394" w:type="pct"/>
            <w:hideMark/>
          </w:tcPr>
          <w:p w14:paraId="7C237E34" w14:textId="77777777" w:rsidR="000810F8" w:rsidRPr="00A26737" w:rsidRDefault="000810F8" w:rsidP="000810F8">
            <w:pPr>
              <w:pStyle w:val="NoSpacing"/>
            </w:pPr>
            <w:r w:rsidRPr="00A26737">
              <w:t>-0.07</w:t>
            </w:r>
          </w:p>
        </w:tc>
      </w:tr>
      <w:tr w:rsidR="00BA501F" w:rsidRPr="00A26737" w14:paraId="20D4ACDD" w14:textId="77777777" w:rsidTr="00BA501F">
        <w:tc>
          <w:tcPr>
            <w:tcW w:w="1588" w:type="pct"/>
            <w:tcBorders>
              <w:bottom w:val="single" w:sz="4" w:space="0" w:color="auto"/>
            </w:tcBorders>
            <w:hideMark/>
          </w:tcPr>
          <w:p w14:paraId="35C0D62C" w14:textId="77777777" w:rsidR="000810F8" w:rsidRPr="00A26737" w:rsidRDefault="000810F8" w:rsidP="000810F8">
            <w:pPr>
              <w:pStyle w:val="NoSpacing"/>
            </w:pPr>
            <w:r w:rsidRPr="00A26737">
              <w:t>Median proportion change</w:t>
            </w:r>
          </w:p>
        </w:tc>
        <w:tc>
          <w:tcPr>
            <w:tcW w:w="0" w:type="auto"/>
            <w:tcBorders>
              <w:bottom w:val="single" w:sz="4" w:space="0" w:color="auto"/>
            </w:tcBorders>
            <w:hideMark/>
          </w:tcPr>
          <w:p w14:paraId="41E53392" w14:textId="77777777" w:rsidR="000810F8" w:rsidRPr="00A26737" w:rsidRDefault="000810F8" w:rsidP="000810F8">
            <w:pPr>
              <w:pStyle w:val="NoSpacing"/>
            </w:pPr>
            <w:r w:rsidRPr="00A26737">
              <w:t>-0.34</w:t>
            </w:r>
          </w:p>
        </w:tc>
        <w:tc>
          <w:tcPr>
            <w:tcW w:w="1383" w:type="pct"/>
            <w:tcBorders>
              <w:bottom w:val="single" w:sz="4" w:space="0" w:color="auto"/>
            </w:tcBorders>
            <w:hideMark/>
          </w:tcPr>
          <w:p w14:paraId="10F83CDC" w14:textId="77777777" w:rsidR="000810F8" w:rsidRPr="00A26737" w:rsidRDefault="000810F8" w:rsidP="000810F8">
            <w:pPr>
              <w:pStyle w:val="NoSpacing"/>
            </w:pPr>
            <w:r w:rsidRPr="00A26737">
              <w:t>-0.07</w:t>
            </w:r>
          </w:p>
        </w:tc>
        <w:tc>
          <w:tcPr>
            <w:tcW w:w="1394" w:type="pct"/>
            <w:tcBorders>
              <w:bottom w:val="single" w:sz="4" w:space="0" w:color="auto"/>
            </w:tcBorders>
            <w:hideMark/>
          </w:tcPr>
          <w:p w14:paraId="1E438F14" w14:textId="77777777" w:rsidR="000810F8" w:rsidRPr="00A26737" w:rsidRDefault="000810F8" w:rsidP="000810F8">
            <w:pPr>
              <w:pStyle w:val="NoSpacing"/>
            </w:pPr>
            <w:r w:rsidRPr="00A26737">
              <w:t>-0.17</w:t>
            </w:r>
          </w:p>
        </w:tc>
      </w:tr>
    </w:tbl>
    <w:p w14:paraId="7B0F2DAF" w14:textId="77777777" w:rsidR="00E6538F" w:rsidRDefault="00E6538F" w:rsidP="00E6538F">
      <w:pPr>
        <w:pStyle w:val="BodyText"/>
      </w:pPr>
      <w:bookmarkStart w:id="11" w:name="results"/>
      <w:bookmarkStart w:id="12" w:name="analysis-1-multilevel-random-effects-met"/>
      <w:bookmarkEnd w:id="11"/>
      <w:bookmarkEnd w:id="12"/>
    </w:p>
    <w:p w14:paraId="660B40AA" w14:textId="4028DF66" w:rsidR="000810F8" w:rsidRPr="00A26737" w:rsidRDefault="000810F8" w:rsidP="000810F8">
      <w:pPr>
        <w:pStyle w:val="Heading4"/>
      </w:pPr>
      <w:r w:rsidRPr="00A26737">
        <w:t>Analysis 1: Multilevel random effects meta-analysis results</w:t>
      </w:r>
      <w:r w:rsidR="00E6538F">
        <w:t>.</w:t>
      </w:r>
    </w:p>
    <w:p w14:paraId="58BCAB93" w14:textId="299FBBE0" w:rsidR="000810F8" w:rsidRPr="00A26737" w:rsidRDefault="000810F8" w:rsidP="000810F8">
      <w:pPr>
        <w:pStyle w:val="FirstParagraph"/>
      </w:pPr>
      <w:r w:rsidRPr="00A26737">
        <w:t>The random effects meta-analysis including all data estimated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r w:rsidR="00F973B5">
        <w:t xml:space="preserve"> </w:t>
      </w:r>
    </w:p>
    <w:p w14:paraId="590EFCDE" w14:textId="39094148" w:rsidR="000810F8" w:rsidRPr="00A26737" w:rsidRDefault="000810F8" w:rsidP="000810F8">
      <w:pPr>
        <w:pStyle w:val="BodyText"/>
      </w:pPr>
      <w:r w:rsidRPr="00A26737">
        <w:t>More variance was attributable to the article and effect level than to the project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article</m:t>
            </m:r>
          </m:sub>
          <m:sup>
            <m:r>
              <w:rPr>
                <w:rFonts w:ascii="Cambria Math" w:hAnsi="Cambria Math"/>
              </w:rPr>
              <m:t>2</m:t>
            </m:r>
          </m:sup>
        </m:sSubSup>
      </m:oMath>
      <w:r w:rsidRPr="00A26737">
        <w:t xml:space="preserve"> = 0.016,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effect</m:t>
            </m:r>
          </m:sub>
          <m:sup>
            <m:r>
              <w:rPr>
                <w:rFonts w:ascii="Cambria Math" w:hAnsi="Cambria Math"/>
              </w:rPr>
              <m:t>2</m:t>
            </m:r>
          </m:sup>
        </m:sSubSup>
      </m:oMath>
      <w:r w:rsidRPr="00A26737">
        <w:t xml:space="preserve"> = 0.012, compared to </w:t>
      </w:r>
      <m:oMath>
        <m:sSubSup>
          <m:sSubSupPr>
            <m:ctrlPr>
              <w:rPr>
                <w:rFonts w:ascii="Cambria Math" w:hAnsi="Cambria Math"/>
                <w:szCs w:val="24"/>
                <w:lang w:val="en-US"/>
              </w:rPr>
            </m:ctrlPr>
          </m:sSubSupPr>
          <m:e>
            <m:r>
              <w:rPr>
                <w:rFonts w:ascii="Cambria Math" w:hAnsi="Cambria Math"/>
              </w:rPr>
              <m:t>σ</m:t>
            </m:r>
          </m:e>
          <m:sub>
            <m:r>
              <w:rPr>
                <w:rFonts w:ascii="Cambria Math" w:hAnsi="Cambria Math"/>
              </w:rPr>
              <m:t>project</m:t>
            </m:r>
          </m:sub>
          <m:sup>
            <m:r>
              <w:rPr>
                <w:rFonts w:ascii="Cambria Math" w:hAnsi="Cambria Math"/>
              </w:rPr>
              <m:t>2</m:t>
            </m:r>
          </m:sup>
        </m:sSubSup>
      </m:oMath>
      <w:r w:rsidRPr="00A26737">
        <w:t xml:space="preserve"> = 0.008), representing an intraclass correlation (ICC) for the project of 0.215. There was a large amount of unexplained heterogeneity, QE(305) = 3531.9, p &lt; .001, </w:t>
      </w:r>
      <m:oMath>
        <m:sSup>
          <m:sSupPr>
            <m:ctrlPr>
              <w:rPr>
                <w:rFonts w:ascii="Cambria Math" w:hAnsi="Cambria Math"/>
                <w:szCs w:val="24"/>
                <w:lang w:val="en-US"/>
              </w:rPr>
            </m:ctrlPr>
          </m:sSupPr>
          <m:e>
            <m:r>
              <w:rPr>
                <w:rFonts w:ascii="Cambria Math" w:hAnsi="Cambria Math"/>
              </w:rPr>
              <m:t>I</m:t>
            </m:r>
          </m:e>
          <m:sup>
            <m:r>
              <w:rPr>
                <w:rFonts w:ascii="Cambria Math" w:hAnsi="Cambria Math"/>
              </w:rPr>
              <m:t>2</m:t>
            </m:r>
          </m:sup>
        </m:sSup>
      </m:oMath>
      <w:r w:rsidRPr="00A26737">
        <w:t xml:space="preserve"> = 92.585 (calculated following</w:t>
      </w:r>
      <w:r w:rsidR="009A3E66">
        <w:t xml:space="preserve"> </w:t>
      </w:r>
      <w:r w:rsidR="009A3E66" w:rsidRPr="009A3E66">
        <w:t>Nakagawa &amp; Santos, 2012</w:t>
      </w:r>
      <w:r w:rsidR="00823236" w:rsidRPr="00A26737">
        <w:fldChar w:fldCharType="begin"/>
      </w:r>
      <w:r w:rsidR="009A3E66">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823236" w:rsidRPr="00A26737">
        <w:fldChar w:fldCharType="end"/>
      </w:r>
      <w:r w:rsidRPr="00A26737">
        <w:t>), suggesting that 93% of variance in effect sizes was due to heterogeneity (i.e., variance in the true effect size differences), while the remaining 7% was attributable to sampling variance.</w:t>
      </w:r>
    </w:p>
    <w:p w14:paraId="322AF95C" w14:textId="2BFFDDF3" w:rsidR="007A3C3A" w:rsidRDefault="007A3C3A">
      <w:pPr>
        <w:rPr>
          <w:sz w:val="24"/>
        </w:rPr>
      </w:pPr>
      <w:r>
        <w:br w:type="page"/>
      </w:r>
    </w:p>
    <w:p w14:paraId="7EB0AEA2" w14:textId="20197F8F" w:rsidR="0087056B" w:rsidRDefault="000810F8" w:rsidP="003870F2">
      <w:pPr>
        <w:pStyle w:val="BodyText"/>
        <w:ind w:firstLine="0"/>
      </w:pPr>
      <w:r w:rsidRPr="00A26737">
        <w:lastRenderedPageBreak/>
        <w:t xml:space="preserve">Table </w:t>
      </w:r>
      <w:r w:rsidR="001E01A7">
        <w:t>3</w:t>
      </w:r>
      <w:r w:rsidRPr="00A26737">
        <w:t xml:space="preserve">. </w:t>
      </w:r>
    </w:p>
    <w:p w14:paraId="2F07C204" w14:textId="027286F9" w:rsidR="000810F8" w:rsidRPr="0087056B" w:rsidRDefault="000810F8" w:rsidP="003870F2">
      <w:pPr>
        <w:pStyle w:val="BodyText"/>
        <w:ind w:firstLine="0"/>
        <w:rPr>
          <w:i/>
        </w:rPr>
      </w:pPr>
      <w:r w:rsidRPr="0087056B">
        <w:rPr>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998"/>
        <w:gridCol w:w="1081"/>
        <w:gridCol w:w="1130"/>
        <w:gridCol w:w="718"/>
        <w:gridCol w:w="766"/>
        <w:gridCol w:w="3077"/>
      </w:tblGrid>
      <w:tr w:rsidR="00BA501F" w:rsidRPr="00A26737" w14:paraId="67E7ED84" w14:textId="77777777" w:rsidTr="00BA501F">
        <w:tc>
          <w:tcPr>
            <w:tcW w:w="0" w:type="auto"/>
            <w:tcBorders>
              <w:top w:val="single" w:sz="4" w:space="0" w:color="auto"/>
              <w:left w:val="nil"/>
              <w:bottom w:val="single" w:sz="4" w:space="0" w:color="auto"/>
              <w:right w:val="nil"/>
            </w:tcBorders>
            <w:vAlign w:val="bottom"/>
            <w:hideMark/>
          </w:tcPr>
          <w:p w14:paraId="57AAE679" w14:textId="77777777" w:rsidR="000810F8" w:rsidRPr="00A26737" w:rsidRDefault="000810F8" w:rsidP="000810F8">
            <w:pPr>
              <w:pStyle w:val="NoSpacing"/>
            </w:pPr>
            <w:r w:rsidRPr="00A26737">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A26737" w:rsidRDefault="000810F8" w:rsidP="000810F8">
            <w:pPr>
              <w:pStyle w:val="NoSpacing"/>
            </w:pPr>
            <w:r w:rsidRPr="00A26737">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A26737" w:rsidRDefault="000810F8" w:rsidP="000810F8">
            <w:pPr>
              <w:pStyle w:val="NoSpacing"/>
            </w:pPr>
            <w:r w:rsidRPr="00A26737">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A26737" w:rsidRDefault="000810F8" w:rsidP="000810F8">
            <w:pPr>
              <w:pStyle w:val="NoSpacing"/>
            </w:pPr>
            <w:r w:rsidRPr="00A26737">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A26737" w:rsidRDefault="000810F8" w:rsidP="000810F8">
            <w:pPr>
              <w:pStyle w:val="NoSpacing"/>
            </w:pPr>
            <w:r w:rsidRPr="00A26737">
              <w:t>p</w:t>
            </w:r>
          </w:p>
        </w:tc>
        <w:tc>
          <w:tcPr>
            <w:tcW w:w="0" w:type="auto"/>
            <w:tcBorders>
              <w:top w:val="single" w:sz="4" w:space="0" w:color="auto"/>
              <w:left w:val="nil"/>
              <w:bottom w:val="single" w:sz="4" w:space="0" w:color="auto"/>
              <w:right w:val="nil"/>
            </w:tcBorders>
            <w:vAlign w:val="bottom"/>
            <w:hideMark/>
          </w:tcPr>
          <w:p w14:paraId="247CEEF5" w14:textId="77777777" w:rsidR="000810F8" w:rsidRPr="00A26737" w:rsidRDefault="000810F8" w:rsidP="000810F8">
            <w:pPr>
              <w:pStyle w:val="NoSpacing"/>
            </w:pPr>
            <w:r w:rsidRPr="00A26737">
              <w:t>Random effects</w:t>
            </w:r>
          </w:p>
        </w:tc>
      </w:tr>
      <w:tr w:rsidR="00BA501F" w:rsidRPr="00A26737" w14:paraId="69FBB585" w14:textId="77777777" w:rsidTr="00BA501F">
        <w:tc>
          <w:tcPr>
            <w:tcW w:w="0" w:type="auto"/>
            <w:tcBorders>
              <w:top w:val="single" w:sz="4" w:space="0" w:color="auto"/>
            </w:tcBorders>
            <w:hideMark/>
          </w:tcPr>
          <w:p w14:paraId="478FC9DA" w14:textId="77777777" w:rsidR="000810F8" w:rsidRPr="00A26737" w:rsidRDefault="000810F8" w:rsidP="000810F8">
            <w:pPr>
              <w:pStyle w:val="NoSpacing"/>
            </w:pPr>
            <w:r w:rsidRPr="00A26737">
              <w:t>-0.137</w:t>
            </w:r>
          </w:p>
        </w:tc>
        <w:tc>
          <w:tcPr>
            <w:tcW w:w="0" w:type="auto"/>
            <w:tcBorders>
              <w:top w:val="single" w:sz="4" w:space="0" w:color="auto"/>
            </w:tcBorders>
            <w:hideMark/>
          </w:tcPr>
          <w:p w14:paraId="723F956C" w14:textId="77777777" w:rsidR="000810F8" w:rsidRPr="00A26737" w:rsidRDefault="000810F8" w:rsidP="000810F8">
            <w:pPr>
              <w:pStyle w:val="NoSpacing"/>
            </w:pPr>
            <w:r w:rsidRPr="00A26737">
              <w:t>-0.206</w:t>
            </w:r>
          </w:p>
        </w:tc>
        <w:tc>
          <w:tcPr>
            <w:tcW w:w="0" w:type="auto"/>
            <w:tcBorders>
              <w:top w:val="single" w:sz="4" w:space="0" w:color="auto"/>
            </w:tcBorders>
            <w:hideMark/>
          </w:tcPr>
          <w:p w14:paraId="0C54394A" w14:textId="77777777" w:rsidR="000810F8" w:rsidRPr="00A26737" w:rsidRDefault="000810F8" w:rsidP="000810F8">
            <w:pPr>
              <w:pStyle w:val="NoSpacing"/>
            </w:pPr>
            <w:r w:rsidRPr="00A26737">
              <w:t>-0.068</w:t>
            </w:r>
          </w:p>
        </w:tc>
        <w:tc>
          <w:tcPr>
            <w:tcW w:w="0" w:type="auto"/>
            <w:tcBorders>
              <w:top w:val="single" w:sz="4" w:space="0" w:color="auto"/>
            </w:tcBorders>
            <w:hideMark/>
          </w:tcPr>
          <w:p w14:paraId="16267279" w14:textId="77777777" w:rsidR="000810F8" w:rsidRPr="00A26737" w:rsidRDefault="000810F8" w:rsidP="000810F8">
            <w:pPr>
              <w:pStyle w:val="NoSpacing"/>
            </w:pPr>
            <w:r w:rsidRPr="00A26737">
              <w:t>0.035</w:t>
            </w:r>
          </w:p>
        </w:tc>
        <w:tc>
          <w:tcPr>
            <w:tcW w:w="0" w:type="auto"/>
            <w:tcBorders>
              <w:top w:val="single" w:sz="4" w:space="0" w:color="auto"/>
            </w:tcBorders>
            <w:hideMark/>
          </w:tcPr>
          <w:p w14:paraId="5C025456" w14:textId="77777777" w:rsidR="000810F8" w:rsidRPr="00A26737" w:rsidRDefault="000810F8" w:rsidP="000810F8">
            <w:pPr>
              <w:pStyle w:val="NoSpacing"/>
            </w:pPr>
            <w:r w:rsidRPr="00A26737">
              <w:t>&lt; .001</w:t>
            </w:r>
          </w:p>
        </w:tc>
        <w:tc>
          <w:tcPr>
            <w:tcW w:w="0" w:type="auto"/>
            <w:tcBorders>
              <w:top w:val="single" w:sz="4" w:space="0" w:color="auto"/>
            </w:tcBorders>
          </w:tcPr>
          <w:p w14:paraId="606A52EA" w14:textId="77777777" w:rsidR="000810F8" w:rsidRPr="00A26737" w:rsidRDefault="000810F8" w:rsidP="000810F8">
            <w:pPr>
              <w:pStyle w:val="NoSpacing"/>
            </w:pPr>
          </w:p>
        </w:tc>
      </w:tr>
      <w:tr w:rsidR="000810F8" w:rsidRPr="00A26737" w14:paraId="1A000D75" w14:textId="77777777" w:rsidTr="000810F8">
        <w:tc>
          <w:tcPr>
            <w:tcW w:w="0" w:type="auto"/>
          </w:tcPr>
          <w:p w14:paraId="786F9956" w14:textId="77777777" w:rsidR="000810F8" w:rsidRPr="00A26737" w:rsidRDefault="000810F8" w:rsidP="000810F8">
            <w:pPr>
              <w:pStyle w:val="NoSpacing"/>
            </w:pPr>
          </w:p>
        </w:tc>
        <w:tc>
          <w:tcPr>
            <w:tcW w:w="0" w:type="auto"/>
          </w:tcPr>
          <w:p w14:paraId="6C5A7944" w14:textId="77777777" w:rsidR="000810F8" w:rsidRPr="00A26737" w:rsidRDefault="000810F8" w:rsidP="000810F8">
            <w:pPr>
              <w:pStyle w:val="NoSpacing"/>
            </w:pPr>
          </w:p>
        </w:tc>
        <w:tc>
          <w:tcPr>
            <w:tcW w:w="0" w:type="auto"/>
          </w:tcPr>
          <w:p w14:paraId="65EB1DD0" w14:textId="77777777" w:rsidR="000810F8" w:rsidRPr="00A26737" w:rsidRDefault="000810F8" w:rsidP="000810F8">
            <w:pPr>
              <w:pStyle w:val="NoSpacing"/>
            </w:pPr>
          </w:p>
        </w:tc>
        <w:tc>
          <w:tcPr>
            <w:tcW w:w="0" w:type="auto"/>
          </w:tcPr>
          <w:p w14:paraId="07E39500" w14:textId="77777777" w:rsidR="000810F8" w:rsidRPr="00A26737" w:rsidRDefault="000810F8" w:rsidP="000810F8">
            <w:pPr>
              <w:pStyle w:val="NoSpacing"/>
            </w:pPr>
          </w:p>
        </w:tc>
        <w:tc>
          <w:tcPr>
            <w:tcW w:w="0" w:type="auto"/>
          </w:tcPr>
          <w:p w14:paraId="40D7CBB6" w14:textId="77777777" w:rsidR="000810F8" w:rsidRPr="00A26737" w:rsidRDefault="000810F8" w:rsidP="000810F8">
            <w:pPr>
              <w:pStyle w:val="NoSpacing"/>
            </w:pPr>
          </w:p>
        </w:tc>
        <w:tc>
          <w:tcPr>
            <w:tcW w:w="0" w:type="auto"/>
            <w:hideMark/>
          </w:tcPr>
          <w:p w14:paraId="31AECD20" w14:textId="77777777" w:rsidR="000810F8" w:rsidRPr="00A26737" w:rsidRDefault="000810F8" w:rsidP="000810F8">
            <w:pPr>
              <w:pStyle w:val="NoSpacing"/>
            </w:pPr>
            <w:r w:rsidRPr="00A26737">
              <w:t>Project variance = 0.008, n = 8</w:t>
            </w:r>
          </w:p>
        </w:tc>
      </w:tr>
      <w:tr w:rsidR="000810F8" w:rsidRPr="00A26737" w14:paraId="40F310A0" w14:textId="77777777" w:rsidTr="000810F8">
        <w:tc>
          <w:tcPr>
            <w:tcW w:w="0" w:type="auto"/>
          </w:tcPr>
          <w:p w14:paraId="0F110A43" w14:textId="77777777" w:rsidR="000810F8" w:rsidRPr="00A26737" w:rsidRDefault="000810F8" w:rsidP="000810F8">
            <w:pPr>
              <w:pStyle w:val="NoSpacing"/>
            </w:pPr>
          </w:p>
        </w:tc>
        <w:tc>
          <w:tcPr>
            <w:tcW w:w="0" w:type="auto"/>
          </w:tcPr>
          <w:p w14:paraId="1BC36E21" w14:textId="77777777" w:rsidR="000810F8" w:rsidRPr="00A26737" w:rsidRDefault="000810F8" w:rsidP="000810F8">
            <w:pPr>
              <w:pStyle w:val="NoSpacing"/>
            </w:pPr>
          </w:p>
        </w:tc>
        <w:tc>
          <w:tcPr>
            <w:tcW w:w="0" w:type="auto"/>
          </w:tcPr>
          <w:p w14:paraId="3364ADE6" w14:textId="77777777" w:rsidR="000810F8" w:rsidRPr="00A26737" w:rsidRDefault="000810F8" w:rsidP="000810F8">
            <w:pPr>
              <w:pStyle w:val="NoSpacing"/>
            </w:pPr>
          </w:p>
        </w:tc>
        <w:tc>
          <w:tcPr>
            <w:tcW w:w="0" w:type="auto"/>
          </w:tcPr>
          <w:p w14:paraId="38701617" w14:textId="77777777" w:rsidR="000810F8" w:rsidRPr="00A26737" w:rsidRDefault="000810F8" w:rsidP="000810F8">
            <w:pPr>
              <w:pStyle w:val="NoSpacing"/>
            </w:pPr>
          </w:p>
        </w:tc>
        <w:tc>
          <w:tcPr>
            <w:tcW w:w="0" w:type="auto"/>
          </w:tcPr>
          <w:p w14:paraId="3F0C3969" w14:textId="77777777" w:rsidR="000810F8" w:rsidRPr="00A26737" w:rsidRDefault="000810F8" w:rsidP="000810F8">
            <w:pPr>
              <w:pStyle w:val="NoSpacing"/>
            </w:pPr>
          </w:p>
        </w:tc>
        <w:tc>
          <w:tcPr>
            <w:tcW w:w="0" w:type="auto"/>
            <w:hideMark/>
          </w:tcPr>
          <w:p w14:paraId="53034ECE" w14:textId="77777777" w:rsidR="000810F8" w:rsidRPr="00A26737" w:rsidRDefault="000810F8" w:rsidP="000810F8">
            <w:pPr>
              <w:pStyle w:val="NoSpacing"/>
            </w:pPr>
            <w:r w:rsidRPr="00A26737">
              <w:t>Article variance = 0.016, n = 229</w:t>
            </w:r>
          </w:p>
        </w:tc>
      </w:tr>
      <w:tr w:rsidR="000810F8" w:rsidRPr="00A26737" w14:paraId="5A7F6B9A" w14:textId="77777777" w:rsidTr="000810F8">
        <w:tc>
          <w:tcPr>
            <w:tcW w:w="0" w:type="auto"/>
          </w:tcPr>
          <w:p w14:paraId="47D19128" w14:textId="77777777" w:rsidR="000810F8" w:rsidRPr="00A26737" w:rsidRDefault="000810F8" w:rsidP="000810F8">
            <w:pPr>
              <w:pStyle w:val="NoSpacing"/>
            </w:pPr>
          </w:p>
        </w:tc>
        <w:tc>
          <w:tcPr>
            <w:tcW w:w="0" w:type="auto"/>
          </w:tcPr>
          <w:p w14:paraId="4DBA8CDD" w14:textId="77777777" w:rsidR="000810F8" w:rsidRPr="00A26737" w:rsidRDefault="000810F8" w:rsidP="000810F8">
            <w:pPr>
              <w:pStyle w:val="NoSpacing"/>
            </w:pPr>
          </w:p>
        </w:tc>
        <w:tc>
          <w:tcPr>
            <w:tcW w:w="0" w:type="auto"/>
          </w:tcPr>
          <w:p w14:paraId="08BAD241" w14:textId="77777777" w:rsidR="000810F8" w:rsidRPr="00A26737" w:rsidRDefault="000810F8" w:rsidP="000810F8">
            <w:pPr>
              <w:pStyle w:val="NoSpacing"/>
            </w:pPr>
          </w:p>
        </w:tc>
        <w:tc>
          <w:tcPr>
            <w:tcW w:w="0" w:type="auto"/>
          </w:tcPr>
          <w:p w14:paraId="0220C489" w14:textId="77777777" w:rsidR="000810F8" w:rsidRPr="00A26737" w:rsidRDefault="000810F8" w:rsidP="000810F8">
            <w:pPr>
              <w:pStyle w:val="NoSpacing"/>
            </w:pPr>
          </w:p>
        </w:tc>
        <w:tc>
          <w:tcPr>
            <w:tcW w:w="0" w:type="auto"/>
          </w:tcPr>
          <w:p w14:paraId="3E2062BC" w14:textId="77777777" w:rsidR="000810F8" w:rsidRPr="00A26737" w:rsidRDefault="000810F8" w:rsidP="000810F8">
            <w:pPr>
              <w:pStyle w:val="NoSpacing"/>
            </w:pPr>
          </w:p>
        </w:tc>
        <w:tc>
          <w:tcPr>
            <w:tcW w:w="0" w:type="auto"/>
            <w:hideMark/>
          </w:tcPr>
          <w:p w14:paraId="7B788B28" w14:textId="77777777" w:rsidR="000810F8" w:rsidRPr="00A26737" w:rsidRDefault="000810F8" w:rsidP="000810F8">
            <w:pPr>
              <w:pStyle w:val="NoSpacing"/>
            </w:pPr>
            <w:r w:rsidRPr="00A26737">
              <w:t>Effect variance = 0.012, n = 306</w:t>
            </w:r>
          </w:p>
        </w:tc>
      </w:tr>
      <w:tr w:rsidR="00BA501F" w:rsidRPr="00A26737" w14:paraId="7B029E5F" w14:textId="77777777" w:rsidTr="00BA501F">
        <w:tc>
          <w:tcPr>
            <w:tcW w:w="0" w:type="auto"/>
            <w:tcBorders>
              <w:bottom w:val="single" w:sz="4" w:space="0" w:color="auto"/>
            </w:tcBorders>
          </w:tcPr>
          <w:p w14:paraId="654FC657" w14:textId="77777777" w:rsidR="000810F8" w:rsidRPr="00A26737" w:rsidRDefault="000810F8" w:rsidP="000810F8">
            <w:pPr>
              <w:pStyle w:val="NoSpacing"/>
            </w:pPr>
          </w:p>
        </w:tc>
        <w:tc>
          <w:tcPr>
            <w:tcW w:w="0" w:type="auto"/>
            <w:tcBorders>
              <w:bottom w:val="single" w:sz="4" w:space="0" w:color="auto"/>
            </w:tcBorders>
          </w:tcPr>
          <w:p w14:paraId="4078D7D0" w14:textId="77777777" w:rsidR="000810F8" w:rsidRPr="00A26737" w:rsidRDefault="000810F8" w:rsidP="000810F8">
            <w:pPr>
              <w:pStyle w:val="NoSpacing"/>
            </w:pPr>
          </w:p>
        </w:tc>
        <w:tc>
          <w:tcPr>
            <w:tcW w:w="0" w:type="auto"/>
            <w:tcBorders>
              <w:bottom w:val="single" w:sz="4" w:space="0" w:color="auto"/>
            </w:tcBorders>
          </w:tcPr>
          <w:p w14:paraId="76FC2917" w14:textId="77777777" w:rsidR="000810F8" w:rsidRPr="00A26737" w:rsidRDefault="000810F8" w:rsidP="000810F8">
            <w:pPr>
              <w:pStyle w:val="NoSpacing"/>
            </w:pPr>
          </w:p>
        </w:tc>
        <w:tc>
          <w:tcPr>
            <w:tcW w:w="0" w:type="auto"/>
            <w:tcBorders>
              <w:bottom w:val="single" w:sz="4" w:space="0" w:color="auto"/>
            </w:tcBorders>
          </w:tcPr>
          <w:p w14:paraId="42C15217" w14:textId="77777777" w:rsidR="000810F8" w:rsidRPr="00A26737" w:rsidRDefault="000810F8" w:rsidP="000810F8">
            <w:pPr>
              <w:pStyle w:val="NoSpacing"/>
            </w:pPr>
          </w:p>
        </w:tc>
        <w:tc>
          <w:tcPr>
            <w:tcW w:w="0" w:type="auto"/>
            <w:tcBorders>
              <w:bottom w:val="single" w:sz="4" w:space="0" w:color="auto"/>
            </w:tcBorders>
          </w:tcPr>
          <w:p w14:paraId="0D770437" w14:textId="77777777" w:rsidR="000810F8" w:rsidRPr="00A26737" w:rsidRDefault="000810F8" w:rsidP="000810F8">
            <w:pPr>
              <w:pStyle w:val="NoSpacing"/>
            </w:pPr>
          </w:p>
        </w:tc>
        <w:tc>
          <w:tcPr>
            <w:tcW w:w="0" w:type="auto"/>
            <w:tcBorders>
              <w:bottom w:val="single" w:sz="4" w:space="0" w:color="auto"/>
            </w:tcBorders>
            <w:hideMark/>
          </w:tcPr>
          <w:p w14:paraId="29E96CE0" w14:textId="77777777" w:rsidR="000810F8" w:rsidRPr="00A26737" w:rsidRDefault="000810F8" w:rsidP="000810F8">
            <w:pPr>
              <w:pStyle w:val="NoSpacing"/>
            </w:pPr>
            <w:proofErr w:type="gramStart"/>
            <w:r w:rsidRPr="00A26737">
              <w:t>QE(</w:t>
            </w:r>
            <w:proofErr w:type="gramEnd"/>
            <w:r w:rsidRPr="00A26737">
              <w:t>305) = 3531.9, p &lt; .001</w:t>
            </w:r>
          </w:p>
        </w:tc>
      </w:tr>
    </w:tbl>
    <w:p w14:paraId="2E8289EA" w14:textId="77777777" w:rsidR="000810F8" w:rsidRPr="00A26737" w:rsidRDefault="000810F8" w:rsidP="000810F8">
      <w:pPr>
        <w:pStyle w:val="BodyText"/>
        <w:rPr>
          <w:lang w:val="en-US"/>
        </w:rPr>
      </w:pPr>
    </w:p>
    <w:p w14:paraId="60F1A2F5" w14:textId="3642A7F5" w:rsidR="000810F8" w:rsidRPr="00A26737" w:rsidRDefault="000810F8" w:rsidP="000810F8">
      <w:pPr>
        <w:pStyle w:val="Heading4"/>
      </w:pPr>
      <w:bookmarkStart w:id="13" w:name="analysis-2---3-results-from-multilevel-r"/>
      <w:bookmarkEnd w:id="13"/>
      <w:r w:rsidRPr="00A26737">
        <w:t>Analysis 2 - 3: Results from multilevel random effects meta-analysis with exclusions</w:t>
      </w:r>
      <w:r w:rsidR="00E6538F">
        <w:t>.</w:t>
      </w:r>
    </w:p>
    <w:p w14:paraId="31057FC0" w14:textId="77777777" w:rsidR="000810F8" w:rsidRPr="00A26737" w:rsidRDefault="000810F8" w:rsidP="000810F8">
      <w:pPr>
        <w:pStyle w:val="FirstParagraph"/>
      </w:pPr>
      <w:r w:rsidRPr="00A26737">
        <w:t>Examining just the 198 cases in which the replication study was statistically significant (65% of all studies), the average effect for original studies was 0.404, and the mean effect size for replication studies was 0.387. This represents a mean decrease of r = 0.017, a mean percentage increase in effect sizes of 4% and a median percentage decrease of 7%. Using equivalence testing 77% of replication studies were not statistically equivalent to the null (n= 237). The average effect size in the original non-equivalent studies was 0.406, compared to a mean effect size for replication studies of r = 0.348. This is a mean decrease of r = 0.058, a mean percentage decrease of 7%, and a median percentage decrease of 17%.</w:t>
      </w:r>
    </w:p>
    <w:p w14:paraId="3B02AE0F" w14:textId="515C3326" w:rsidR="000810F8" w:rsidRPr="00A26737" w:rsidRDefault="000810F8" w:rsidP="000810F8">
      <w:pPr>
        <w:pStyle w:val="BodyText"/>
      </w:pPr>
      <w:r w:rsidRPr="00A26737">
        <w:t>Reperforming the meta-analysis only including studies for which the replication was statistically significant and had an effect in same direction as the original produced an estimated r = -0.051 (95% CI [-0.111, 0.01</w:t>
      </w:r>
      <w:r w:rsidR="00AB51AB">
        <w:t>0</w:t>
      </w:r>
      <w:r w:rsidRPr="00A26737">
        <w:t>]) change in effect sizes from original to replication studies. Including only the studies which were not statistically equivalent to the null leads to a predicted r = -0.082 (95% CI [-0.154, -0.01</w:t>
      </w:r>
      <w:r w:rsidR="00AB51AB">
        <w:t>0</w:t>
      </w:r>
      <w:r w:rsidRPr="00A26737">
        <w:t xml:space="preserve">]) decrease in effect sizes. The estimates of the proportion of variance attributable to the article or replication project level did not change considerably in either of these subsets. See table </w:t>
      </w:r>
      <w:r w:rsidR="00AF40B8">
        <w:t>4</w:t>
      </w:r>
      <w:r w:rsidRPr="00A26737">
        <w:t xml:space="preserve"> for the model estimates from each model.</w:t>
      </w:r>
    </w:p>
    <w:p w14:paraId="70DC4FF6" w14:textId="77777777" w:rsidR="000810F8" w:rsidRPr="00A26737" w:rsidRDefault="000810F8" w:rsidP="000810F8">
      <w:pPr>
        <w:pStyle w:val="BodyText"/>
      </w:pPr>
      <w:r w:rsidRPr="00A26737">
        <w:t xml:space="preserve">These values represent changes equivalent to a decrease of 12% to 20% of the average original effect size (a correlation coefficient of r = 0.387). However, there was </w:t>
      </w:r>
      <w:r w:rsidRPr="00A26737">
        <w:lastRenderedPageBreak/>
        <w:t>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0AF7267F" w:rsidR="000810F8" w:rsidRPr="008E0F0A" w:rsidRDefault="000810F8" w:rsidP="000810F8">
      <w:pPr>
        <w:pStyle w:val="Heading5"/>
        <w:rPr>
          <w:rFonts w:asciiTheme="minorHAnsi" w:hAnsiTheme="minorHAnsi" w:cstheme="minorHAnsi"/>
          <w:color w:val="auto"/>
          <w:sz w:val="24"/>
          <w:szCs w:val="24"/>
        </w:rPr>
      </w:pPr>
      <w:bookmarkStart w:id="14" w:name="table-all-model-output"/>
      <w:bookmarkEnd w:id="14"/>
      <w:r w:rsidRPr="008E0F0A">
        <w:rPr>
          <w:rFonts w:asciiTheme="minorHAnsi" w:hAnsiTheme="minorHAnsi" w:cstheme="minorHAnsi"/>
          <w:color w:val="auto"/>
          <w:sz w:val="24"/>
          <w:szCs w:val="24"/>
        </w:rPr>
        <w:t xml:space="preserve">Table </w:t>
      </w:r>
      <w:r w:rsidR="00847C4B" w:rsidRPr="008E0F0A">
        <w:rPr>
          <w:rFonts w:asciiTheme="minorHAnsi" w:hAnsiTheme="minorHAnsi" w:cstheme="minorHAnsi"/>
          <w:color w:val="auto"/>
          <w:sz w:val="24"/>
          <w:szCs w:val="24"/>
        </w:rPr>
        <w:t>4</w:t>
      </w:r>
    </w:p>
    <w:p w14:paraId="14082912" w14:textId="77777777" w:rsidR="000810F8" w:rsidRPr="008E0F0A" w:rsidRDefault="000810F8" w:rsidP="00861F40">
      <w:pPr>
        <w:pStyle w:val="FirstParagraph"/>
        <w:ind w:firstLine="0"/>
        <w:rPr>
          <w:rFonts w:asciiTheme="minorHAnsi" w:hAnsiTheme="minorHAnsi" w:cstheme="minorHAnsi"/>
          <w:i/>
        </w:rPr>
      </w:pPr>
      <w:r w:rsidRPr="008E0F0A">
        <w:rPr>
          <w:rFonts w:asciiTheme="minorHAnsi" w:hAnsiTheme="minorHAnsi" w:cstheme="minorHAnsi"/>
          <w:i/>
        </w:rP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66).</w:t>
      </w:r>
    </w:p>
    <w:tbl>
      <w:tblPr>
        <w:tblW w:w="5000" w:type="pct"/>
        <w:tblLook w:val="07E0" w:firstRow="1" w:lastRow="1" w:firstColumn="1" w:lastColumn="1" w:noHBand="1" w:noVBand="1"/>
      </w:tblPr>
      <w:tblGrid>
        <w:gridCol w:w="2552"/>
        <w:gridCol w:w="1560"/>
        <w:gridCol w:w="2699"/>
        <w:gridCol w:w="2215"/>
      </w:tblGrid>
      <w:tr w:rsidR="00AC4919" w:rsidRPr="00A26737"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A26737" w:rsidRDefault="000810F8" w:rsidP="000810F8">
            <w:pPr>
              <w:pStyle w:val="NoSpacing"/>
            </w:pPr>
            <w:r w:rsidRPr="00A26737">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A26737" w:rsidRDefault="000810F8" w:rsidP="000810F8">
            <w:pPr>
              <w:pStyle w:val="NoSpacing"/>
            </w:pPr>
            <w:r w:rsidRPr="00A26737">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A26737" w:rsidRDefault="000810F8" w:rsidP="000810F8">
            <w:pPr>
              <w:pStyle w:val="NoSpacing"/>
            </w:pPr>
            <w:r w:rsidRPr="00A26737">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A26737" w:rsidRDefault="000810F8" w:rsidP="000810F8">
            <w:pPr>
              <w:pStyle w:val="NoSpacing"/>
            </w:pPr>
            <w:proofErr w:type="spellStart"/>
            <w:r w:rsidRPr="00A26737">
              <w:t>Nonequivalent</w:t>
            </w:r>
            <w:proofErr w:type="spellEnd"/>
            <w:r w:rsidRPr="00A26737">
              <w:t xml:space="preserve"> studies</w:t>
            </w:r>
          </w:p>
        </w:tc>
      </w:tr>
      <w:tr w:rsidR="00AC4919" w:rsidRPr="00A26737" w14:paraId="3F0CCFEF" w14:textId="77777777" w:rsidTr="009F463F">
        <w:tc>
          <w:tcPr>
            <w:tcW w:w="1414" w:type="pct"/>
            <w:tcBorders>
              <w:top w:val="single" w:sz="4" w:space="0" w:color="auto"/>
            </w:tcBorders>
            <w:hideMark/>
          </w:tcPr>
          <w:p w14:paraId="2891E64D" w14:textId="77777777" w:rsidR="000810F8" w:rsidRPr="00A26737" w:rsidRDefault="000810F8" w:rsidP="000810F8">
            <w:pPr>
              <w:pStyle w:val="NoSpacing"/>
            </w:pPr>
            <w:r w:rsidRPr="00A26737">
              <w:t>Model N</w:t>
            </w:r>
          </w:p>
        </w:tc>
        <w:tc>
          <w:tcPr>
            <w:tcW w:w="864" w:type="pct"/>
            <w:tcBorders>
              <w:top w:val="single" w:sz="4" w:space="0" w:color="auto"/>
            </w:tcBorders>
            <w:hideMark/>
          </w:tcPr>
          <w:p w14:paraId="003CD904" w14:textId="322FBC77" w:rsidR="000810F8" w:rsidRPr="00A26737" w:rsidRDefault="000810F8" w:rsidP="000810F8">
            <w:pPr>
              <w:pStyle w:val="NoSpacing"/>
            </w:pPr>
            <w:r w:rsidRPr="00A26737">
              <w:t>306</w:t>
            </w:r>
          </w:p>
        </w:tc>
        <w:tc>
          <w:tcPr>
            <w:tcW w:w="1495" w:type="pct"/>
            <w:tcBorders>
              <w:top w:val="single" w:sz="4" w:space="0" w:color="auto"/>
            </w:tcBorders>
            <w:hideMark/>
          </w:tcPr>
          <w:p w14:paraId="395E150B" w14:textId="70FFA032" w:rsidR="000810F8" w:rsidRPr="00A26737" w:rsidRDefault="000810F8" w:rsidP="000810F8">
            <w:pPr>
              <w:pStyle w:val="NoSpacing"/>
            </w:pPr>
            <w:r w:rsidRPr="00A26737">
              <w:t>198</w:t>
            </w:r>
          </w:p>
        </w:tc>
        <w:tc>
          <w:tcPr>
            <w:tcW w:w="0" w:type="auto"/>
            <w:tcBorders>
              <w:top w:val="single" w:sz="4" w:space="0" w:color="auto"/>
            </w:tcBorders>
            <w:hideMark/>
          </w:tcPr>
          <w:p w14:paraId="695A0F60" w14:textId="5DCE180F" w:rsidR="000810F8" w:rsidRPr="00A26737" w:rsidRDefault="000810F8" w:rsidP="000810F8">
            <w:pPr>
              <w:pStyle w:val="NoSpacing"/>
            </w:pPr>
            <w:r w:rsidRPr="00A26737">
              <w:t>237</w:t>
            </w:r>
          </w:p>
        </w:tc>
      </w:tr>
      <w:tr w:rsidR="00BD2B02" w:rsidRPr="00A26737" w14:paraId="0E4B6745" w14:textId="77777777" w:rsidTr="009F463F">
        <w:tc>
          <w:tcPr>
            <w:tcW w:w="1414" w:type="pct"/>
            <w:hideMark/>
          </w:tcPr>
          <w:p w14:paraId="6991D98A" w14:textId="77777777" w:rsidR="000810F8" w:rsidRPr="00A26737" w:rsidRDefault="000810F8" w:rsidP="000810F8">
            <w:pPr>
              <w:pStyle w:val="NoSpacing"/>
            </w:pPr>
            <w:r w:rsidRPr="00A26737">
              <w:t>Model Estimate</w:t>
            </w:r>
          </w:p>
        </w:tc>
        <w:tc>
          <w:tcPr>
            <w:tcW w:w="864" w:type="pct"/>
            <w:hideMark/>
          </w:tcPr>
          <w:p w14:paraId="1B537B8C" w14:textId="77777777" w:rsidR="000810F8" w:rsidRPr="00A26737" w:rsidRDefault="000810F8" w:rsidP="000810F8">
            <w:pPr>
              <w:pStyle w:val="NoSpacing"/>
            </w:pPr>
            <w:r w:rsidRPr="00A26737">
              <w:t>-0.14</w:t>
            </w:r>
          </w:p>
        </w:tc>
        <w:tc>
          <w:tcPr>
            <w:tcW w:w="1495" w:type="pct"/>
            <w:hideMark/>
          </w:tcPr>
          <w:p w14:paraId="6CB7595D" w14:textId="77777777" w:rsidR="000810F8" w:rsidRPr="00A26737" w:rsidRDefault="000810F8" w:rsidP="000810F8">
            <w:pPr>
              <w:pStyle w:val="NoSpacing"/>
            </w:pPr>
            <w:r w:rsidRPr="00A26737">
              <w:t>-0.05</w:t>
            </w:r>
          </w:p>
        </w:tc>
        <w:tc>
          <w:tcPr>
            <w:tcW w:w="0" w:type="auto"/>
            <w:hideMark/>
          </w:tcPr>
          <w:p w14:paraId="50EC24C5" w14:textId="77777777" w:rsidR="000810F8" w:rsidRPr="00A26737" w:rsidRDefault="000810F8" w:rsidP="000810F8">
            <w:pPr>
              <w:pStyle w:val="NoSpacing"/>
            </w:pPr>
            <w:r w:rsidRPr="00A26737">
              <w:t>-0.08</w:t>
            </w:r>
          </w:p>
        </w:tc>
      </w:tr>
      <w:tr w:rsidR="00BD2B02" w:rsidRPr="00A26737" w14:paraId="78363F7B" w14:textId="77777777" w:rsidTr="009F463F">
        <w:tc>
          <w:tcPr>
            <w:tcW w:w="1414" w:type="pct"/>
            <w:hideMark/>
          </w:tcPr>
          <w:p w14:paraId="7DC58367" w14:textId="77777777" w:rsidR="000810F8" w:rsidRPr="00A26737" w:rsidRDefault="000810F8" w:rsidP="000810F8">
            <w:pPr>
              <w:pStyle w:val="NoSpacing"/>
            </w:pPr>
            <w:r w:rsidRPr="00A26737">
              <w:t>95% CI lb</w:t>
            </w:r>
          </w:p>
        </w:tc>
        <w:tc>
          <w:tcPr>
            <w:tcW w:w="864" w:type="pct"/>
            <w:hideMark/>
          </w:tcPr>
          <w:p w14:paraId="1D4EEF3F" w14:textId="77777777" w:rsidR="000810F8" w:rsidRPr="00A26737" w:rsidRDefault="000810F8" w:rsidP="000810F8">
            <w:pPr>
              <w:pStyle w:val="NoSpacing"/>
            </w:pPr>
            <w:r w:rsidRPr="00A26737">
              <w:t>-0.20</w:t>
            </w:r>
          </w:p>
        </w:tc>
        <w:tc>
          <w:tcPr>
            <w:tcW w:w="1495" w:type="pct"/>
            <w:hideMark/>
          </w:tcPr>
          <w:p w14:paraId="783CFBDB" w14:textId="77777777" w:rsidR="000810F8" w:rsidRPr="00A26737" w:rsidRDefault="000810F8" w:rsidP="000810F8">
            <w:pPr>
              <w:pStyle w:val="NoSpacing"/>
            </w:pPr>
            <w:r w:rsidRPr="00A26737">
              <w:t>-0.11</w:t>
            </w:r>
          </w:p>
        </w:tc>
        <w:tc>
          <w:tcPr>
            <w:tcW w:w="0" w:type="auto"/>
            <w:hideMark/>
          </w:tcPr>
          <w:p w14:paraId="5696F4B2" w14:textId="77777777" w:rsidR="000810F8" w:rsidRPr="00A26737" w:rsidRDefault="000810F8" w:rsidP="000810F8">
            <w:pPr>
              <w:pStyle w:val="NoSpacing"/>
            </w:pPr>
            <w:r w:rsidRPr="00A26737">
              <w:t>-0.15</w:t>
            </w:r>
          </w:p>
        </w:tc>
      </w:tr>
      <w:tr w:rsidR="00BD2B02" w:rsidRPr="00A26737" w14:paraId="49D7D8A4" w14:textId="77777777" w:rsidTr="009F463F">
        <w:tc>
          <w:tcPr>
            <w:tcW w:w="1414" w:type="pct"/>
            <w:hideMark/>
          </w:tcPr>
          <w:p w14:paraId="542E4453" w14:textId="77777777" w:rsidR="000810F8" w:rsidRPr="00A26737" w:rsidRDefault="000810F8" w:rsidP="000810F8">
            <w:pPr>
              <w:pStyle w:val="NoSpacing"/>
            </w:pPr>
            <w:r w:rsidRPr="00A26737">
              <w:t xml:space="preserve">95% CI </w:t>
            </w:r>
            <w:proofErr w:type="spellStart"/>
            <w:r w:rsidRPr="00A26737">
              <w:t>ub</w:t>
            </w:r>
            <w:proofErr w:type="spellEnd"/>
          </w:p>
        </w:tc>
        <w:tc>
          <w:tcPr>
            <w:tcW w:w="864" w:type="pct"/>
            <w:hideMark/>
          </w:tcPr>
          <w:p w14:paraId="0DFFFAB3" w14:textId="77777777" w:rsidR="000810F8" w:rsidRPr="00A26737" w:rsidRDefault="000810F8" w:rsidP="000810F8">
            <w:pPr>
              <w:pStyle w:val="NoSpacing"/>
            </w:pPr>
            <w:r w:rsidRPr="00A26737">
              <w:t>-0.07</w:t>
            </w:r>
          </w:p>
        </w:tc>
        <w:tc>
          <w:tcPr>
            <w:tcW w:w="1495" w:type="pct"/>
            <w:hideMark/>
          </w:tcPr>
          <w:p w14:paraId="304150A3" w14:textId="77777777" w:rsidR="000810F8" w:rsidRPr="00A26737" w:rsidRDefault="000810F8" w:rsidP="000810F8">
            <w:pPr>
              <w:pStyle w:val="NoSpacing"/>
            </w:pPr>
            <w:r w:rsidRPr="00A26737">
              <w:t>0.01</w:t>
            </w:r>
          </w:p>
        </w:tc>
        <w:tc>
          <w:tcPr>
            <w:tcW w:w="0" w:type="auto"/>
            <w:hideMark/>
          </w:tcPr>
          <w:p w14:paraId="54BF4C1D" w14:textId="77777777" w:rsidR="000810F8" w:rsidRPr="00A26737" w:rsidRDefault="000810F8" w:rsidP="000810F8">
            <w:pPr>
              <w:pStyle w:val="NoSpacing"/>
            </w:pPr>
            <w:r w:rsidRPr="00A26737">
              <w:t>-0.01</w:t>
            </w:r>
          </w:p>
        </w:tc>
      </w:tr>
      <w:tr w:rsidR="00BD2B02" w:rsidRPr="00A26737" w14:paraId="763B314E" w14:textId="77777777" w:rsidTr="009F463F">
        <w:tc>
          <w:tcPr>
            <w:tcW w:w="1414" w:type="pct"/>
            <w:hideMark/>
          </w:tcPr>
          <w:p w14:paraId="789ED8D3" w14:textId="77777777" w:rsidR="000810F8" w:rsidRPr="00A26737" w:rsidRDefault="000810F8" w:rsidP="000810F8">
            <w:pPr>
              <w:pStyle w:val="NoSpacing"/>
            </w:pPr>
            <w:r w:rsidRPr="00A26737">
              <w:t>Estimated % attenuation</w:t>
            </w:r>
          </w:p>
        </w:tc>
        <w:tc>
          <w:tcPr>
            <w:tcW w:w="864" w:type="pct"/>
            <w:hideMark/>
          </w:tcPr>
          <w:p w14:paraId="00F12146" w14:textId="77777777" w:rsidR="000810F8" w:rsidRPr="00A26737" w:rsidRDefault="000810F8" w:rsidP="000810F8">
            <w:pPr>
              <w:pStyle w:val="NoSpacing"/>
            </w:pPr>
            <w:r w:rsidRPr="00A26737">
              <w:t>-33.67</w:t>
            </w:r>
          </w:p>
        </w:tc>
        <w:tc>
          <w:tcPr>
            <w:tcW w:w="1495" w:type="pct"/>
            <w:hideMark/>
          </w:tcPr>
          <w:p w14:paraId="3D962F68" w14:textId="77777777" w:rsidR="000810F8" w:rsidRPr="00A26737" w:rsidRDefault="000810F8" w:rsidP="000810F8">
            <w:pPr>
              <w:pStyle w:val="NoSpacing"/>
            </w:pPr>
            <w:r w:rsidRPr="00A26737">
              <w:t>-12.41</w:t>
            </w:r>
          </w:p>
        </w:tc>
        <w:tc>
          <w:tcPr>
            <w:tcW w:w="0" w:type="auto"/>
            <w:hideMark/>
          </w:tcPr>
          <w:p w14:paraId="45A56C5E" w14:textId="77777777" w:rsidR="000810F8" w:rsidRPr="00A26737" w:rsidRDefault="000810F8" w:rsidP="000810F8">
            <w:pPr>
              <w:pStyle w:val="NoSpacing"/>
            </w:pPr>
            <w:r w:rsidRPr="00A26737">
              <w:t>-20.20</w:t>
            </w:r>
          </w:p>
        </w:tc>
      </w:tr>
      <w:tr w:rsidR="00BD2B02" w:rsidRPr="00A26737" w14:paraId="011058CB" w14:textId="77777777" w:rsidTr="009F463F">
        <w:tc>
          <w:tcPr>
            <w:tcW w:w="1414" w:type="pct"/>
            <w:hideMark/>
          </w:tcPr>
          <w:p w14:paraId="57DF7166" w14:textId="77777777" w:rsidR="000810F8" w:rsidRPr="00A26737" w:rsidRDefault="000810F8" w:rsidP="000810F8">
            <w:pPr>
              <w:pStyle w:val="NoSpacing"/>
            </w:pPr>
            <w:r w:rsidRPr="00A26737">
              <w:t>LB % attenuation</w:t>
            </w:r>
          </w:p>
        </w:tc>
        <w:tc>
          <w:tcPr>
            <w:tcW w:w="864" w:type="pct"/>
            <w:hideMark/>
          </w:tcPr>
          <w:p w14:paraId="320E3DD5" w14:textId="77777777" w:rsidR="000810F8" w:rsidRPr="00A26737" w:rsidRDefault="000810F8" w:rsidP="000810F8">
            <w:pPr>
              <w:pStyle w:val="NoSpacing"/>
            </w:pPr>
            <w:r w:rsidRPr="00A26737">
              <w:t>-50.59</w:t>
            </w:r>
          </w:p>
        </w:tc>
        <w:tc>
          <w:tcPr>
            <w:tcW w:w="1495" w:type="pct"/>
            <w:hideMark/>
          </w:tcPr>
          <w:p w14:paraId="6766DDCE" w14:textId="77777777" w:rsidR="000810F8" w:rsidRPr="00A26737" w:rsidRDefault="000810F8" w:rsidP="000810F8">
            <w:pPr>
              <w:pStyle w:val="NoSpacing"/>
            </w:pPr>
            <w:r w:rsidRPr="00A26737">
              <w:t>-27.25</w:t>
            </w:r>
          </w:p>
        </w:tc>
        <w:tc>
          <w:tcPr>
            <w:tcW w:w="0" w:type="auto"/>
            <w:hideMark/>
          </w:tcPr>
          <w:p w14:paraId="70582856" w14:textId="77777777" w:rsidR="000810F8" w:rsidRPr="00A26737" w:rsidRDefault="000810F8" w:rsidP="000810F8">
            <w:pPr>
              <w:pStyle w:val="NoSpacing"/>
            </w:pPr>
            <w:r w:rsidRPr="00A26737">
              <w:t>-38.01</w:t>
            </w:r>
          </w:p>
        </w:tc>
      </w:tr>
      <w:tr w:rsidR="00AC4919" w:rsidRPr="00A26737" w14:paraId="5A1C539C" w14:textId="77777777" w:rsidTr="009F463F">
        <w:tc>
          <w:tcPr>
            <w:tcW w:w="1414" w:type="pct"/>
            <w:tcBorders>
              <w:bottom w:val="single" w:sz="4" w:space="0" w:color="auto"/>
            </w:tcBorders>
            <w:hideMark/>
          </w:tcPr>
          <w:p w14:paraId="6B2B0670" w14:textId="77777777" w:rsidR="000810F8" w:rsidRPr="00A26737" w:rsidRDefault="000810F8" w:rsidP="000810F8">
            <w:pPr>
              <w:pStyle w:val="NoSpacing"/>
            </w:pPr>
            <w:r w:rsidRPr="00A26737">
              <w:t>UB % attenuation</w:t>
            </w:r>
          </w:p>
        </w:tc>
        <w:tc>
          <w:tcPr>
            <w:tcW w:w="864" w:type="pct"/>
            <w:tcBorders>
              <w:bottom w:val="single" w:sz="4" w:space="0" w:color="auto"/>
            </w:tcBorders>
            <w:hideMark/>
          </w:tcPr>
          <w:p w14:paraId="6CA2D459" w14:textId="77777777" w:rsidR="000810F8" w:rsidRPr="00A26737" w:rsidRDefault="000810F8" w:rsidP="000810F8">
            <w:pPr>
              <w:pStyle w:val="NoSpacing"/>
            </w:pPr>
            <w:r w:rsidRPr="00A26737">
              <w:t>-16.74</w:t>
            </w:r>
          </w:p>
        </w:tc>
        <w:tc>
          <w:tcPr>
            <w:tcW w:w="1495" w:type="pct"/>
            <w:tcBorders>
              <w:bottom w:val="single" w:sz="4" w:space="0" w:color="auto"/>
            </w:tcBorders>
            <w:hideMark/>
          </w:tcPr>
          <w:p w14:paraId="3DB941A9" w14:textId="77777777" w:rsidR="000810F8" w:rsidRPr="00A26737" w:rsidRDefault="000810F8" w:rsidP="000810F8">
            <w:pPr>
              <w:pStyle w:val="NoSpacing"/>
            </w:pPr>
            <w:r w:rsidRPr="00A26737">
              <w:t>2.43</w:t>
            </w:r>
          </w:p>
        </w:tc>
        <w:tc>
          <w:tcPr>
            <w:tcW w:w="0" w:type="auto"/>
            <w:tcBorders>
              <w:bottom w:val="single" w:sz="4" w:space="0" w:color="auto"/>
            </w:tcBorders>
            <w:hideMark/>
          </w:tcPr>
          <w:p w14:paraId="0718B675" w14:textId="77777777" w:rsidR="000810F8" w:rsidRPr="00A26737" w:rsidRDefault="000810F8" w:rsidP="000810F8">
            <w:pPr>
              <w:pStyle w:val="NoSpacing"/>
            </w:pPr>
            <w:r w:rsidRPr="00A26737">
              <w:t>-2.40</w:t>
            </w:r>
          </w:p>
        </w:tc>
      </w:tr>
    </w:tbl>
    <w:p w14:paraId="0BC06EDA" w14:textId="77777777" w:rsidR="000810F8" w:rsidRPr="00A26737" w:rsidRDefault="000810F8" w:rsidP="000810F8">
      <w:pPr>
        <w:pStyle w:val="Heading5"/>
        <w:rPr>
          <w:color w:val="auto"/>
          <w:lang w:val="en-US"/>
        </w:rPr>
      </w:pPr>
      <w:bookmarkStart w:id="15" w:name="leave-one-out-cross-validation-of-meta-a"/>
      <w:bookmarkEnd w:id="15"/>
      <w:r w:rsidRPr="00A26737">
        <w:rPr>
          <w:color w:val="auto"/>
        </w:rPr>
        <w:t>Leave one out cross validation of meta-analyses</w:t>
      </w:r>
    </w:p>
    <w:p w14:paraId="7069593D" w14:textId="77777777" w:rsidR="000810F8" w:rsidRPr="00A26737" w:rsidRDefault="000810F8" w:rsidP="000810F8">
      <w:pPr>
        <w:pStyle w:val="FirstParagraph"/>
      </w:pPr>
      <w:r w:rsidRPr="00A26737">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3 for tables </w:t>
      </w:r>
      <w:proofErr w:type="spellStart"/>
      <w:r w:rsidRPr="00A26737">
        <w:t>summarising</w:t>
      </w:r>
      <w:proofErr w:type="spellEnd"/>
      <w:r w:rsidRPr="00A26737">
        <w:t xml:space="preserve"> the leave-one-out model output.</w:t>
      </w:r>
    </w:p>
    <w:p w14:paraId="14917445" w14:textId="4D8ABA02" w:rsidR="000810F8" w:rsidRPr="00A26737" w:rsidRDefault="000810F8" w:rsidP="000810F8">
      <w:pPr>
        <w:pStyle w:val="Heading4"/>
      </w:pPr>
      <w:bookmarkStart w:id="16" w:name="analysis-4-bayesian-mixture-model-result"/>
      <w:bookmarkEnd w:id="16"/>
      <w:r w:rsidRPr="00A26737">
        <w:t>Analysis 4: Bayesian mixture model results</w:t>
      </w:r>
      <w:r w:rsidR="00E6538F">
        <w:t>.</w:t>
      </w:r>
    </w:p>
    <w:p w14:paraId="2B263F54" w14:textId="60F8A3E2" w:rsidR="000810F8" w:rsidRPr="00A26737" w:rsidRDefault="000810F8" w:rsidP="000810F8">
      <w:pPr>
        <w:pStyle w:val="FirstParagraph"/>
      </w:pPr>
      <w:r w:rsidRPr="00A26737">
        <w:t xml:space="preserve">The Bayesian mixture model was estimated using four Markov chains from each of which 100,000 draws were taken (excluding an </w:t>
      </w:r>
      <w:proofErr w:type="gramStart"/>
      <w:r w:rsidRPr="00A26737">
        <w:t>11,000 draw</w:t>
      </w:r>
      <w:proofErr w:type="gramEnd"/>
      <w:r w:rsidRPr="00A26737">
        <w:t xml:space="preserve"> burn-in period). Trace and density plots for the discussed parameters were assessed and the model appeared to have converged. The overall posterior assignment rate (i.e., the proportion of studies </w:t>
      </w:r>
      <w:r w:rsidRPr="00A26737">
        <w:lastRenderedPageBreak/>
        <w:t xml:space="preserve">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w:t>
      </w:r>
      <w:r w:rsidR="004779EF">
        <w:t>2</w:t>
      </w:r>
      <w:r w:rsidR="00346B7D">
        <w:t xml:space="preserve"> </w:t>
      </w:r>
      <w:r w:rsidRPr="00A26737">
        <w:t>shows the original effect sizes plotted against replication effect sizes weighted by sample size, along with the posterior assignment rate. The color of each point indicates how often each effect was assigned to the alternative hypothesis.</w:t>
      </w:r>
    </w:p>
    <w:p w14:paraId="75583F32" w14:textId="41199B5B" w:rsidR="000810F8" w:rsidRPr="00A26737" w:rsidRDefault="000810F8" w:rsidP="000810F8">
      <w:pPr>
        <w:pStyle w:val="BodyText"/>
      </w:pPr>
      <w:r w:rsidRPr="00A26737">
        <w:t xml:space="preserve">As was pointed out in the first use of this model in </w:t>
      </w:r>
      <w:r w:rsidR="00823236" w:rsidRPr="00A26737">
        <w:fldChar w:fldCharType="begin"/>
      </w:r>
      <w:r w:rsidR="005A60AB">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5A60AB">
        <w:rPr>
          <w:noProof/>
        </w:rPr>
        <w:t>Camerer et al. (2018)</w:t>
      </w:r>
      <w:r w:rsidR="00823236" w:rsidRPr="00A26737">
        <w:fldChar w:fldCharType="end"/>
      </w:r>
      <w:r w:rsidRPr="00A26737">
        <w:t>,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p>
    <w:p w14:paraId="7BF0C700" w14:textId="77777777" w:rsidR="0007169D" w:rsidRDefault="0007169D">
      <w:pPr>
        <w:rPr>
          <w:sz w:val="24"/>
        </w:rPr>
      </w:pPr>
      <w:r>
        <w:br w:type="page"/>
      </w:r>
    </w:p>
    <w:p w14:paraId="557D5E85" w14:textId="327CE1D7" w:rsidR="000810F8" w:rsidRPr="00A26737" w:rsidRDefault="000810F8" w:rsidP="0007169D">
      <w:pPr>
        <w:pStyle w:val="BodyText"/>
        <w:ind w:firstLine="0"/>
      </w:pPr>
      <w:r w:rsidRPr="00A26737">
        <w:rPr>
          <w:noProof/>
        </w:rPr>
        <w:lastRenderedPageBreak/>
        <w:drawing>
          <wp:inline distT="0" distB="0" distL="0" distR="0" wp14:anchorId="5CE004EA" wp14:editId="0EEF7EEB">
            <wp:extent cx="5335270" cy="333184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D98DB5" w14:textId="6F7F8546" w:rsidR="000810F8" w:rsidRPr="00A26737" w:rsidRDefault="000810F8" w:rsidP="00664366">
      <w:pPr>
        <w:pStyle w:val="BodyText"/>
        <w:ind w:firstLine="0"/>
      </w:pPr>
      <w:bookmarkStart w:id="17" w:name="figure-mixture-model."/>
      <w:bookmarkEnd w:id="17"/>
      <w:r w:rsidRPr="00664366">
        <w:rPr>
          <w:i/>
        </w:rPr>
        <w:t xml:space="preserve">Figure </w:t>
      </w:r>
      <w:r w:rsidR="00664366" w:rsidRPr="00664366">
        <w:rPr>
          <w:i/>
        </w:rPr>
        <w:t>2</w:t>
      </w:r>
      <w:r w:rsidRPr="00664366">
        <w:rPr>
          <w:i/>
        </w:rPr>
        <w:t>.</w:t>
      </w:r>
      <w:r w:rsidR="00664366" w:rsidRPr="00664366">
        <w:rPr>
          <w:i/>
        </w:rPr>
        <w:t xml:space="preserve"> </w:t>
      </w:r>
      <w:r w:rsidRPr="00A26737">
        <w:t>A scatterplot of replication study effect sizes (in correlation coefficients) plotted against original study effect sizes, colored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0F1E14A0" w14:textId="77777777" w:rsidR="000810F8" w:rsidRPr="00A26737" w:rsidRDefault="000810F8" w:rsidP="000810F8">
      <w:pPr>
        <w:pStyle w:val="Heading2"/>
      </w:pPr>
      <w:bookmarkStart w:id="18" w:name="discussion"/>
      <w:bookmarkEnd w:id="18"/>
      <w:r w:rsidRPr="00A26737">
        <w:t>Discussion</w:t>
      </w:r>
    </w:p>
    <w:p w14:paraId="1009F6A0" w14:textId="77777777" w:rsidR="000810F8" w:rsidRPr="00A26737" w:rsidRDefault="000810F8" w:rsidP="000810F8">
      <w:pPr>
        <w:pStyle w:val="FirstParagraph"/>
      </w:pPr>
      <w:r w:rsidRPr="00A26737">
        <w:t>These results show that there was a substantial average decrease in effects sizes between the original and replication study and suggest that this is still the case even after accounting for the presence of null effects. The results of the multilevel meta-analysis results show an estimated mean decrease of r = -0.14, (95% CI [-0.2, -0.07]), equivalent to a -0.28 point Cohen’s d decrease (95% CI [-0.42, -0.14]), or an estimated decrease of 34% (95% CI [51%, 17%]) of the mean effect size in the original studies (a Fisher Z equivalent to r = 0.39).</w:t>
      </w:r>
    </w:p>
    <w:p w14:paraId="694709F3" w14:textId="77777777" w:rsidR="000810F8" w:rsidRPr="00A26737" w:rsidRDefault="000810F8" w:rsidP="000810F8">
      <w:pPr>
        <w:pStyle w:val="BodyText"/>
      </w:pPr>
      <w:r w:rsidRPr="00A26737">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w:t>
      </w:r>
      <w:r w:rsidRPr="00A26737">
        <w:lastRenderedPageBreak/>
        <w:t>multilevel models estimated excluding non-significant results and studies in which the replications studies were statistically equivalent to the null lead to similar conclusions, although they give less precise estimates, highlighting the uncertainty in these estimates. For example, the confidence intervals over both of the models estimated excluding data extend from a meaningful decrease of r = -0.15 to a slight increase of r = 0.01.</w:t>
      </w:r>
    </w:p>
    <w:p w14:paraId="6555A776" w14:textId="08CDEE1D" w:rsidR="000810F8" w:rsidRPr="00A26737" w:rsidRDefault="000810F8" w:rsidP="000810F8">
      <w:pPr>
        <w:pStyle w:val="BodyText"/>
        <w:ind w:firstLine="0"/>
      </w:pPr>
      <w:r w:rsidRPr="00A26737">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4A10DB27" w:rsidR="000810F8" w:rsidRPr="00843F31" w:rsidRDefault="000810F8" w:rsidP="00843F31">
      <w:pPr>
        <w:pStyle w:val="BodyText"/>
        <w:ind w:firstLine="0"/>
        <w:rPr>
          <w:i/>
          <w:szCs w:val="24"/>
        </w:rPr>
      </w:pPr>
      <w:r w:rsidRPr="00A26737">
        <w:rPr>
          <w:szCs w:val="24"/>
        </w:rPr>
        <w:t xml:space="preserve">Figure </w:t>
      </w:r>
      <w:r w:rsidR="00843F31">
        <w:rPr>
          <w:szCs w:val="24"/>
        </w:rPr>
        <w:t>3</w:t>
      </w:r>
      <w:r w:rsidRPr="00A26737">
        <w:rPr>
          <w:szCs w:val="24"/>
        </w:rPr>
        <w:t xml:space="preserve">. </w:t>
      </w:r>
      <w:r w:rsidRPr="00843F31">
        <w:rPr>
          <w:i/>
          <w:szCs w:val="24"/>
        </w:rPr>
        <w:t>A caterpillar plot of the effect size difference between original and replication study effect sizes ordered by magnitude, error bars are 95% confidence intervals around effect size differences.</w:t>
      </w:r>
    </w:p>
    <w:p w14:paraId="64FFE125" w14:textId="77777777" w:rsidR="000810F8" w:rsidRPr="00A26737" w:rsidRDefault="000810F8" w:rsidP="00E6538F">
      <w:pPr>
        <w:pStyle w:val="Heading3"/>
      </w:pPr>
      <w:bookmarkStart w:id="19" w:name="limitations-and-future-directions"/>
      <w:bookmarkEnd w:id="19"/>
      <w:r w:rsidRPr="00A26737">
        <w:t>Limitations and future directions</w:t>
      </w:r>
    </w:p>
    <w:p w14:paraId="476D3B4E" w14:textId="423899C3" w:rsidR="000810F8" w:rsidRPr="00A26737" w:rsidRDefault="000810F8" w:rsidP="000810F8">
      <w:pPr>
        <w:pStyle w:val="FirstParagraph"/>
      </w:pPr>
      <w:r w:rsidRPr="00A26737">
        <w:t xml:space="preserve">In interpreting these results it is important to note several limitations. Firstly, the current study does not attempt to distinguish between effect size heterogeneity (i.e., effect sizes that are different under due to subtle unobserved moderators </w:t>
      </w:r>
      <w:r w:rsidR="00823236" w:rsidRPr="00A26737">
        <w:fldChar w:fldCharType="begin"/>
      </w:r>
      <w:r w:rsidR="00823236" w:rsidRPr="00A26737">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823236" w:rsidRPr="00A26737">
        <w:fldChar w:fldCharType="separate"/>
      </w:r>
      <w:r w:rsidR="00823236" w:rsidRPr="00A26737">
        <w:rPr>
          <w:noProof/>
        </w:rPr>
        <w:t>(Kenny &amp; Judd, 2019)</w:t>
      </w:r>
      <w:r w:rsidR="00823236" w:rsidRPr="00A26737">
        <w:fldChar w:fldCharType="end"/>
      </w:r>
      <w:r w:rsidRPr="00A26737">
        <w:t xml:space="preserve"> and effect size exaggeration. However, in so far as effect size heterogeneity tends to lead to smaller effects in replication studies, it seems reasonable to term this effect size exaggeration for the purposes of researchers hoping to replicate or plan future similar studies of the same type of effects. It also cannot be ruled out on the basis of this data that the effect size differences seen in these large-scale replication projects are larger than would be seen for individuals attempting to replicate particular effects </w:t>
      </w:r>
      <w:r w:rsidRPr="00A26737">
        <w:lastRenderedPageBreak/>
        <w:t>(e.g., if researchers in these large-scale replications have less access to the tacit knowledge that would normally facilitate replicators efforts).</w:t>
      </w:r>
    </w:p>
    <w:p w14:paraId="44890AA2" w14:textId="77777777" w:rsidR="000810F8" w:rsidRPr="00A26737" w:rsidRDefault="000810F8" w:rsidP="000810F8">
      <w:pPr>
        <w:pStyle w:val="BodyText"/>
        <w:rPr>
          <w:szCs w:val="24"/>
        </w:rPr>
      </w:pPr>
      <w:r w:rsidRPr="00A26737">
        <w:rPr>
          <w:szCs w:val="24"/>
        </w:rPr>
        <w:t xml:space="preserve">The Bayesian mixture model presented above assumes independence between effects and a uniform attenuation factor across all areas of psychological </w:t>
      </w:r>
      <w:proofErr w:type="gramStart"/>
      <w:r w:rsidRPr="00A26737">
        <w:rPr>
          <w:szCs w:val="24"/>
        </w:rPr>
        <w:t>research, and</w:t>
      </w:r>
      <w:proofErr w:type="gramEnd"/>
      <w:r w:rsidRPr="00A26737">
        <w:rPr>
          <w:szCs w:val="24"/>
        </w:rPr>
        <w:t xml:space="preserve"> allows for </w:t>
      </w:r>
      <w:proofErr w:type="spellStart"/>
      <w:r w:rsidRPr="00A26737">
        <w:rPr>
          <w:szCs w:val="24"/>
        </w:rPr>
        <w:t>modeled</w:t>
      </w:r>
      <w:proofErr w:type="spellEnd"/>
      <w:r w:rsidRPr="00A26737">
        <w:rPr>
          <w:szCs w:val="24"/>
        </w:rPr>
        <w:t xml:space="preserve"> true effect sizes to be negligibly small or even negative and still assumed to be sampled from the alternative distribution.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true alternative and null components </w:t>
      </w:r>
      <w:proofErr w:type="spellStart"/>
      <w:r w:rsidRPr="00A26737">
        <w:rPr>
          <w:szCs w:val="24"/>
        </w:rPr>
        <w:t>modeled</w:t>
      </w:r>
      <w:proofErr w:type="spellEnd"/>
      <w:r w:rsidRPr="00A26737">
        <w:rPr>
          <w:szCs w:val="24"/>
        </w:rPr>
        <w:t>.</w:t>
      </w:r>
    </w:p>
    <w:p w14:paraId="5869C6E3" w14:textId="77777777" w:rsidR="000810F8" w:rsidRPr="00A26737" w:rsidRDefault="000810F8" w:rsidP="000810F8">
      <w:pPr>
        <w:pStyle w:val="BodyText"/>
        <w:rPr>
          <w:szCs w:val="24"/>
        </w:rPr>
      </w:pPr>
      <w:r w:rsidRPr="00A26737">
        <w:rPr>
          <w:szCs w:val="24"/>
        </w:rPr>
        <w:t xml:space="preserve">Most importantly, none of the replication projects included in this analysis replicated true random selections from the literature, and the sampling strategies of the replication projects included vary widely (e.g., Soto, in press, examines studies included in a previous overview of trait-outcome associations whereas Camerer et al., 2018 only included studies published between 2010 and 2015 in the journals Nature and Science). It is possible that the effect size decreases seen here are systematically different from what would be seen across the behavioural sciences literature. While these results should be considered preliminary, this analysis nonetheless provides an initial estimate of the amount of effect size attenuation that should be expected when planning </w:t>
      </w:r>
      <w:proofErr w:type="gramStart"/>
      <w:r w:rsidRPr="00A26737">
        <w:rPr>
          <w:szCs w:val="24"/>
        </w:rPr>
        <w:t>research, and</w:t>
      </w:r>
      <w:proofErr w:type="gramEnd"/>
      <w:r w:rsidRPr="00A26737">
        <w:rPr>
          <w:szCs w:val="24"/>
        </w:rPr>
        <w:t xml:space="preserve"> suggests that even accounting for the presence of null effects the amount of effect size attenuation between the published literature and replication studies is still noteworthy.</w:t>
      </w:r>
    </w:p>
    <w:p w14:paraId="6CFFCABA" w14:textId="77777777" w:rsidR="000810F8" w:rsidRPr="00A26737" w:rsidRDefault="000810F8" w:rsidP="00E6538F">
      <w:pPr>
        <w:pStyle w:val="Heading3"/>
      </w:pPr>
      <w:bookmarkStart w:id="20" w:name="conclusion"/>
      <w:bookmarkEnd w:id="20"/>
      <w:r w:rsidRPr="00E6538F">
        <w:t>Conclusion</w:t>
      </w:r>
    </w:p>
    <w:p w14:paraId="2C1140BA" w14:textId="0E8100A0" w:rsidR="000810F8" w:rsidRPr="00A26737" w:rsidRDefault="000810F8" w:rsidP="000810F8">
      <w:pPr>
        <w:pStyle w:val="FirstParagraph"/>
      </w:pPr>
      <w:r w:rsidRPr="00A26737">
        <w:t xml:space="preserve">Researchers should be aware that their experiments are likely to be underpowered if they plan their sample sizes using the effect size reported in a previous experiment. As a conservative heuristic for researchers performing formal sample size planning such as a power analysis on the basis of previous research, researchers could follow the advice given in </w:t>
      </w:r>
      <w:r w:rsidR="00823236" w:rsidRPr="00A26737">
        <w:fldChar w:fldCharType="begin"/>
      </w:r>
      <w:r w:rsidR="00D50A4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23236" w:rsidRPr="00A26737">
        <w:fldChar w:fldCharType="separate"/>
      </w:r>
      <w:r w:rsidR="00D50A44">
        <w:rPr>
          <w:noProof/>
        </w:rPr>
        <w:t>Camerer et al. (2018)</w:t>
      </w:r>
      <w:r w:rsidR="00823236" w:rsidRPr="00A26737">
        <w:fldChar w:fldCharType="end"/>
      </w:r>
      <w:r w:rsidRPr="00A26737">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w:t>
      </w:r>
      <w:r w:rsidRPr="00A26737">
        <w:lastRenderedPageBreak/>
        <w:t xml:space="preserve">under study, such as planning studies to reliably detect the smallest effect size of interest </w:t>
      </w:r>
      <w:r w:rsidR="00823236" w:rsidRPr="00A26737">
        <w:fldChar w:fldCharType="begin"/>
      </w:r>
      <w:r w:rsidR="00823236" w:rsidRPr="00A26737">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23236" w:rsidRPr="00A26737">
        <w:fldChar w:fldCharType="separate"/>
      </w:r>
      <w:r w:rsidR="00823236" w:rsidRPr="00A26737">
        <w:rPr>
          <w:noProof/>
        </w:rPr>
        <w:t>(Lakens et al., 2018)</w:t>
      </w:r>
      <w:r w:rsidR="00823236" w:rsidRPr="00A26737">
        <w:fldChar w:fldCharType="end"/>
      </w:r>
      <w:r w:rsidRPr="00A26737">
        <w:t xml:space="preserve">, using sequential analysis strategies </w:t>
      </w:r>
      <w:r w:rsidR="00823236" w:rsidRPr="00A26737">
        <w:fldChar w:fldCharType="begin"/>
      </w:r>
      <w:r w:rsidR="00823236" w:rsidRPr="00A26737">
        <w: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instrText>
      </w:r>
      <w:r w:rsidR="00823236" w:rsidRPr="00A26737">
        <w:fldChar w:fldCharType="separate"/>
      </w:r>
      <w:r w:rsidR="00823236" w:rsidRPr="00A26737">
        <w:rPr>
          <w:noProof/>
        </w:rPr>
        <w:t>(Lakens, 2014; Pocock, 1977)</w:t>
      </w:r>
      <w:r w:rsidR="00823236" w:rsidRPr="00A26737">
        <w:fldChar w:fldCharType="end"/>
      </w:r>
      <w:r w:rsidRPr="00A26737">
        <w:t xml:space="preserve">, or planning for adequate precision in parameter estimates across a range of possible effect sizes </w:t>
      </w:r>
      <w:r w:rsidR="00823236" w:rsidRPr="00A26737">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A26737">
        <w:instrText xml:space="preserve"> ADDIN EN.CITE </w:instrText>
      </w:r>
      <w:r w:rsidR="00823236" w:rsidRPr="00A26737">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823236" w:rsidRPr="00A26737">
        <w:instrText xml:space="preserve"> ADDIN EN.CITE.DATA </w:instrText>
      </w:r>
      <w:r w:rsidR="00823236" w:rsidRPr="00A26737">
        <w:fldChar w:fldCharType="end"/>
      </w:r>
      <w:r w:rsidR="00823236" w:rsidRPr="00A26737">
        <w:fldChar w:fldCharType="separate"/>
      </w:r>
      <w:r w:rsidR="00823236" w:rsidRPr="00A26737">
        <w:rPr>
          <w:noProof/>
        </w:rPr>
        <w:t>(Kelley, Darku, &amp; Chattopadhyay, 2017; Maxwell, Kelley, &amp; Rausch, 2008)</w:t>
      </w:r>
      <w:r w:rsidR="00823236" w:rsidRPr="00A26737">
        <w:fldChar w:fldCharType="end"/>
      </w:r>
      <w:r w:rsidRPr="00A26737">
        <w:t>.</w:t>
      </w:r>
    </w:p>
    <w:p w14:paraId="2CECDC7D" w14:textId="6A3C94CB" w:rsidR="000810F8" w:rsidRPr="00A26737" w:rsidRDefault="000810F8" w:rsidP="000810F8">
      <w:pPr>
        <w:pStyle w:val="BodyText"/>
        <w:rPr>
          <w:szCs w:val="24"/>
        </w:rPr>
      </w:pPr>
      <w:r w:rsidRPr="00A26737">
        <w:rPr>
          <w:szCs w:val="24"/>
        </w:rPr>
        <w:t xml:space="preserve">This research also emphasizes the importance of efforts to reduce publication and reporting biases, many of which individual researchers can voluntarily and easily take part in. Firstly, data-sharing platforms such as </w:t>
      </w:r>
      <w:proofErr w:type="spellStart"/>
      <w:r w:rsidRPr="00A26737">
        <w:rPr>
          <w:szCs w:val="24"/>
        </w:rPr>
        <w:t>figshare</w:t>
      </w:r>
      <w:proofErr w:type="spellEnd"/>
      <w:r w:rsidRPr="00A26737">
        <w:rPr>
          <w:szCs w:val="24"/>
        </w:rPr>
        <w:t xml:space="preserve"> (figshare.com) and the Open Science Framework (osf.io) make it possible for researchers to easily share the results of research whether or not a study is published in a traditional journal. Secondly, pre-prints (e.g., </w:t>
      </w:r>
      <w:hyperlink r:id="rId21" w:history="1">
        <w:r w:rsidRPr="00A26737">
          <w:rPr>
            <w:rStyle w:val="Hyperlink"/>
            <w:color w:val="auto"/>
            <w:szCs w:val="24"/>
          </w:rPr>
          <w:t>https://psyarxiv.com</w:t>
        </w:r>
      </w:hyperlink>
      <w:r w:rsidRPr="00A26737">
        <w:rPr>
          <w:szCs w:val="24"/>
        </w:rPr>
        <w:t xml:space="preserve">) allow researchers to report and publicize reports and data that may otherwise remain in the file draw, making it easier to ensure that non-significant results are accessible to other researchers and meta-analysts. Finally, projects like registered reports, in which papers are reviewed before data-collection on the basis of the design and analysis strategy as opposed to the results, also show promise in helping to develop a body of literature which is not affected by reporting and publication bias </w:t>
      </w:r>
      <w:r w:rsidR="00823236" w:rsidRPr="00A26737">
        <w:rPr>
          <w:szCs w:val="24"/>
        </w:rPr>
        <w:fldChar w:fldCharType="begin"/>
      </w:r>
      <w:r w:rsidR="00823236" w:rsidRPr="00A26737">
        <w:rPr>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23236" w:rsidRPr="00A26737">
        <w:rPr>
          <w:szCs w:val="24"/>
        </w:rPr>
        <w:fldChar w:fldCharType="separate"/>
      </w:r>
      <w:r w:rsidR="00823236" w:rsidRPr="00A26737">
        <w:rPr>
          <w:noProof/>
          <w:szCs w:val="24"/>
        </w:rPr>
        <w:t>(Nosek &amp; Lakens, 2014)</w:t>
      </w:r>
      <w:r w:rsidR="00823236" w:rsidRPr="00A26737">
        <w:rPr>
          <w:szCs w:val="24"/>
        </w:rPr>
        <w:fldChar w:fldCharType="end"/>
      </w:r>
      <w:r w:rsidRPr="00A26737">
        <w:rPr>
          <w:szCs w:val="24"/>
        </w:rPr>
        <w:t>. However, until large bodies of research free of publication bias become available, researchers should be aware that effect sizes in published studies are likely to be considerably overstated.</w:t>
      </w:r>
    </w:p>
    <w:p w14:paraId="5955FF0D" w14:textId="15C351D7" w:rsidR="00090A5F" w:rsidRPr="00A26737" w:rsidRDefault="00090A5F" w:rsidP="00090A5F">
      <w:pPr>
        <w:pStyle w:val="BodyText"/>
      </w:pPr>
    </w:p>
    <w:p w14:paraId="3CB1B669" w14:textId="77777777" w:rsidR="00090A5F" w:rsidRPr="00A26737" w:rsidRDefault="00090A5F">
      <w:pPr>
        <w:rPr>
          <w:rFonts w:eastAsiaTheme="majorEastAsia" w:cstheme="minorHAnsi"/>
        </w:rPr>
      </w:pPr>
      <w:r w:rsidRPr="00A26737">
        <w:rPr>
          <w:rFonts w:cstheme="minorHAnsi"/>
        </w:rPr>
        <w:br w:type="page"/>
      </w:r>
    </w:p>
    <w:p w14:paraId="664A6D7D" w14:textId="29F525A3" w:rsidR="003F70B4" w:rsidRPr="00A26737" w:rsidRDefault="003F70B4" w:rsidP="003F70B4">
      <w:pPr>
        <w:pStyle w:val="Heading3"/>
        <w:spacing w:line="360" w:lineRule="auto"/>
        <w:rPr>
          <w:rFonts w:asciiTheme="minorHAnsi" w:hAnsiTheme="minorHAnsi" w:cstheme="minorHAnsi"/>
          <w:sz w:val="22"/>
          <w:szCs w:val="22"/>
        </w:rPr>
      </w:pPr>
      <w:r w:rsidRPr="00A26737">
        <w:rPr>
          <w:rFonts w:asciiTheme="minorHAnsi" w:hAnsiTheme="minorHAnsi" w:cstheme="minorHAnsi"/>
          <w:sz w:val="22"/>
          <w:szCs w:val="22"/>
        </w:rPr>
        <w:lastRenderedPageBreak/>
        <w:t>References</w:t>
      </w:r>
    </w:p>
    <w:p w14:paraId="5C360C7E" w14:textId="77777777" w:rsidR="00D50A44" w:rsidRPr="00D50A44" w:rsidRDefault="003F70B4" w:rsidP="00D50A44">
      <w:pPr>
        <w:pStyle w:val="EndNoteBibliography"/>
        <w:spacing w:after="0"/>
        <w:ind w:left="720" w:hanging="720"/>
      </w:pPr>
      <w:r w:rsidRPr="00A26737">
        <w:rPr>
          <w:rFonts w:asciiTheme="minorHAnsi" w:hAnsiTheme="minorHAnsi" w:cstheme="minorHAnsi"/>
        </w:rPr>
        <w:fldChar w:fldCharType="begin"/>
      </w:r>
      <w:r w:rsidRPr="00A26737">
        <w:rPr>
          <w:rFonts w:asciiTheme="minorHAnsi" w:hAnsiTheme="minorHAnsi" w:cstheme="minorHAnsi"/>
        </w:rPr>
        <w:instrText xml:space="preserve"> ADDIN EN.REFLIST </w:instrText>
      </w:r>
      <w:r w:rsidRPr="00A26737">
        <w:rPr>
          <w:rFonts w:asciiTheme="minorHAnsi" w:hAnsiTheme="minorHAnsi" w:cstheme="minorHAnsi"/>
        </w:rPr>
        <w:fldChar w:fldCharType="separate"/>
      </w:r>
      <w:r w:rsidR="00D50A44" w:rsidRPr="00D50A44">
        <w:t xml:space="preserve">Bakker, M., van Dijk, A., &amp; Wicherts, J. M. (2012). The Rules of the Game Called Psychological Science. </w:t>
      </w:r>
      <w:r w:rsidR="00D50A44" w:rsidRPr="00D50A44">
        <w:rPr>
          <w:i/>
        </w:rPr>
        <w:t>Perspectives on Psychological Science, 7</w:t>
      </w:r>
      <w:r w:rsidR="00D50A44" w:rsidRPr="00D50A44">
        <w:t>(6), 543-554. doi:10.1177/1745691612459060</w:t>
      </w:r>
    </w:p>
    <w:p w14:paraId="5760EB2D" w14:textId="77777777" w:rsidR="00D50A44" w:rsidRPr="00D50A44" w:rsidRDefault="00D50A44" w:rsidP="00D50A44">
      <w:pPr>
        <w:pStyle w:val="EndNoteBibliography"/>
        <w:spacing w:after="0"/>
        <w:ind w:left="720" w:hanging="720"/>
      </w:pPr>
      <w:r w:rsidRPr="00D50A44">
        <w:t xml:space="preserve">Camerer, C. F., Dreber, A., Forsell, E., Ho, T.-H., Huber, J., Johannesson, M., . . . Wu, H. (2016). Evaluating replicability of laboratory experiments in economics. </w:t>
      </w:r>
      <w:r w:rsidRPr="00D50A44">
        <w:rPr>
          <w:i/>
        </w:rPr>
        <w:t>Science, 351</w:t>
      </w:r>
      <w:r w:rsidRPr="00D50A44">
        <w:t>(6280), 1433. doi:10.1126/science.aaf0918</w:t>
      </w:r>
    </w:p>
    <w:p w14:paraId="6F48F592" w14:textId="77777777" w:rsidR="00D50A44" w:rsidRPr="00D50A44" w:rsidRDefault="00D50A44" w:rsidP="00D50A44">
      <w:pPr>
        <w:pStyle w:val="EndNoteBibliography"/>
        <w:spacing w:after="0"/>
        <w:ind w:left="720" w:hanging="720"/>
      </w:pPr>
      <w:r w:rsidRPr="00D50A44">
        <w:t xml:space="preserve">Camerer, C. F., Dreber, A., Holzmeister, F., Ho, T.-H., Huber, J., Johannesson, M., . . . Wu, H. (2018). Evaluating the replicability of social science experiments in Nature and Science between 2010 and 2015. </w:t>
      </w:r>
      <w:r w:rsidRPr="00D50A44">
        <w:rPr>
          <w:i/>
        </w:rPr>
        <w:t>Nature Human Behaviour, 2</w:t>
      </w:r>
      <w:r w:rsidRPr="00D50A44">
        <w:t>(9), 637-644. doi:10.1038/s41562-018-0399-z</w:t>
      </w:r>
    </w:p>
    <w:p w14:paraId="378CF47E" w14:textId="77777777" w:rsidR="00D50A44" w:rsidRPr="00D50A44" w:rsidRDefault="00D50A44" w:rsidP="00D50A44">
      <w:pPr>
        <w:pStyle w:val="EndNoteBibliography"/>
        <w:spacing w:after="0"/>
        <w:ind w:left="720" w:hanging="720"/>
      </w:pPr>
      <w:r w:rsidRPr="00D50A44">
        <w:t xml:space="preserve">Cohen, J. (1962). The statistical power of abnormal-social psychological research: A review. </w:t>
      </w:r>
      <w:r w:rsidRPr="00D50A44">
        <w:rPr>
          <w:i/>
        </w:rPr>
        <w:t>The Journal of Abnormal and Social Psychology, 65</w:t>
      </w:r>
      <w:r w:rsidRPr="00D50A44">
        <w:t>(3), 145-153. doi:10.1037/h0045186</w:t>
      </w:r>
    </w:p>
    <w:p w14:paraId="223685DC" w14:textId="77777777" w:rsidR="00D50A44" w:rsidRPr="00D50A44" w:rsidRDefault="00D50A44" w:rsidP="00D50A44">
      <w:pPr>
        <w:pStyle w:val="EndNoteBibliography"/>
        <w:spacing w:after="0"/>
        <w:ind w:left="720" w:hanging="720"/>
      </w:pPr>
      <w:r w:rsidRPr="00D50A44">
        <w:t xml:space="preserve">Cova, F., Strickland, B., Abatista, A., Allard, A., Andow, J., Attie, M., . . . Colombo, M. (2018). Estimating the reproducibility of experimental philosophy. </w:t>
      </w:r>
      <w:r w:rsidRPr="00D50A44">
        <w:rPr>
          <w:i/>
        </w:rPr>
        <w:t>Review of Philosophy and Psychology</w:t>
      </w:r>
      <w:r w:rsidRPr="00D50A44">
        <w:t xml:space="preserve">, 1-36. </w:t>
      </w:r>
    </w:p>
    <w:p w14:paraId="0F876E83" w14:textId="77777777" w:rsidR="00D50A44" w:rsidRPr="00D50A44" w:rsidRDefault="00D50A44" w:rsidP="00D50A44">
      <w:pPr>
        <w:pStyle w:val="EndNoteBibliography"/>
        <w:spacing w:after="0"/>
        <w:ind w:left="720" w:hanging="720"/>
      </w:pPr>
      <w:r w:rsidRPr="00D50A44">
        <w:t xml:space="preserve">Depaoli, S., Clifton, J. P., &amp; Cobb, P. R. (2016). Just Another Gibbs Sampler (JAGS): Flexible Software for MCMC Implementation. </w:t>
      </w:r>
      <w:r w:rsidRPr="00D50A44">
        <w:rPr>
          <w:i/>
        </w:rPr>
        <w:t>Journal of Educational and Behavioral Statistics, 41</w:t>
      </w:r>
      <w:r w:rsidRPr="00D50A44">
        <w:t>(6), 628-649. doi:10.3102/1076998616664876</w:t>
      </w:r>
    </w:p>
    <w:p w14:paraId="61CAF2EA" w14:textId="30598B1A" w:rsidR="00D50A44" w:rsidRPr="00D50A44" w:rsidRDefault="00D50A44" w:rsidP="00D50A44">
      <w:pPr>
        <w:pStyle w:val="EndNoteBibliography"/>
        <w:spacing w:after="0"/>
        <w:ind w:left="720" w:hanging="720"/>
      </w:pPr>
      <w:r w:rsidRPr="00D50A44">
        <w:t xml:space="preserve">Ebersole, C. R., Atherton, O. E., Belanger, A. L., Skulborstad, H. M., Allen, J. M., Banks, J. B., . . . Nosek, B. A. (2016). Many Labs 3: Evaluating participant pool quality across the academic semester via replication. </w:t>
      </w:r>
      <w:r w:rsidRPr="00D50A44">
        <w:rPr>
          <w:i/>
        </w:rPr>
        <w:t>Journal of Experimental Social Psychology, 67</w:t>
      </w:r>
      <w:r w:rsidRPr="00D50A44">
        <w:t>, 68-82. doi:</w:t>
      </w:r>
      <w:hyperlink r:id="rId22" w:history="1">
        <w:r w:rsidRPr="00D50A44">
          <w:rPr>
            <w:rStyle w:val="Hyperlink"/>
          </w:rPr>
          <w:t>https://doi.org/10.1016/j.jesp.2015.10.012</w:t>
        </w:r>
      </w:hyperlink>
    </w:p>
    <w:p w14:paraId="43B2363C" w14:textId="77777777" w:rsidR="00D50A44" w:rsidRPr="00D50A44" w:rsidRDefault="00D50A44" w:rsidP="00D50A44">
      <w:pPr>
        <w:pStyle w:val="EndNoteBibliography"/>
        <w:spacing w:after="0"/>
        <w:ind w:left="720" w:hanging="720"/>
      </w:pPr>
      <w:r w:rsidRPr="00D50A44">
        <w:t xml:space="preserve">Fanelli, D. (2012). Negative results are disappearing from most disciplines and countries. </w:t>
      </w:r>
      <w:r w:rsidRPr="00D50A44">
        <w:rPr>
          <w:i/>
        </w:rPr>
        <w:t>Scientometrics, 90</w:t>
      </w:r>
      <w:r w:rsidRPr="00D50A44">
        <w:t>(3), 891-904. doi:10.1007/s11192-011-0494-7</w:t>
      </w:r>
    </w:p>
    <w:p w14:paraId="22E62609" w14:textId="77777777" w:rsidR="00D50A44" w:rsidRPr="00D50A44" w:rsidRDefault="00D50A44" w:rsidP="00D50A44">
      <w:pPr>
        <w:pStyle w:val="EndNoteBibliography"/>
        <w:spacing w:after="0"/>
        <w:ind w:left="720" w:hanging="720"/>
      </w:pPr>
      <w:r w:rsidRPr="00D50A44">
        <w:t xml:space="preserve">Fiedler, K., &amp; Schwarz, N. (2015). Questionable Research Practices Revisited. </w:t>
      </w:r>
      <w:r w:rsidRPr="00D50A44">
        <w:rPr>
          <w:i/>
        </w:rPr>
        <w:t>Social Psychological and Personality Science, 7</w:t>
      </w:r>
      <w:r w:rsidRPr="00D50A44">
        <w:t>(1), 45-52. doi:10.1177/1948550615612150</w:t>
      </w:r>
    </w:p>
    <w:p w14:paraId="17AEE4D2" w14:textId="77777777" w:rsidR="00D50A44" w:rsidRPr="00D50A44" w:rsidRDefault="00D50A44" w:rsidP="00D50A44">
      <w:pPr>
        <w:pStyle w:val="EndNoteBibliography"/>
        <w:spacing w:after="0"/>
        <w:ind w:left="720" w:hanging="720"/>
      </w:pPr>
      <w:r w:rsidRPr="00D50A44">
        <w:t xml:space="preserve">Hartgerink, C. H. J., van Aert, R. C. M., Nuijten, M. B., Wicherts, J. M., &amp; van Assen, M. A. L. M. (2016). Distributions of p-values smaller than .05 in psychology: what is going on? </w:t>
      </w:r>
      <w:r w:rsidRPr="00D50A44">
        <w:rPr>
          <w:i/>
        </w:rPr>
        <w:t>PeerJ, 4</w:t>
      </w:r>
      <w:r w:rsidRPr="00D50A44">
        <w:t>, e1935. doi:10.7717/peerj.1935</w:t>
      </w:r>
    </w:p>
    <w:p w14:paraId="5EDD4A1A" w14:textId="77777777" w:rsidR="00D50A44" w:rsidRPr="00D50A44" w:rsidRDefault="00D50A44" w:rsidP="00D50A44">
      <w:pPr>
        <w:pStyle w:val="EndNoteBibliography"/>
        <w:spacing w:after="0"/>
        <w:ind w:left="720" w:hanging="720"/>
      </w:pPr>
      <w:r w:rsidRPr="00D50A44">
        <w:t xml:space="preserve">Hedges, L. V. (1992). Modeling Publication Selection Effects in Meta-Analysis. </w:t>
      </w:r>
      <w:r w:rsidRPr="00D50A44">
        <w:rPr>
          <w:i/>
        </w:rPr>
        <w:t>Statistical Science, 7</w:t>
      </w:r>
      <w:r w:rsidRPr="00D50A44">
        <w:t xml:space="preserve">(2), 246-255. </w:t>
      </w:r>
    </w:p>
    <w:p w14:paraId="00C8B5E7" w14:textId="77777777" w:rsidR="00D50A44" w:rsidRPr="00D50A44" w:rsidRDefault="00D50A44" w:rsidP="00D50A44">
      <w:pPr>
        <w:pStyle w:val="EndNoteBibliography"/>
        <w:spacing w:after="0"/>
        <w:ind w:left="720" w:hanging="720"/>
      </w:pPr>
      <w:r w:rsidRPr="00D50A44">
        <w:t xml:space="preserve">The importance of no evidence. (2019). </w:t>
      </w:r>
      <w:r w:rsidRPr="00D50A44">
        <w:rPr>
          <w:i/>
        </w:rPr>
        <w:t>Nature Human Behaviour, 3</w:t>
      </w:r>
      <w:r w:rsidRPr="00D50A44">
        <w:t>(3), 197-197. doi:10.1038/s41562-019-0569-7</w:t>
      </w:r>
    </w:p>
    <w:p w14:paraId="46C2B1EE" w14:textId="77777777" w:rsidR="00D50A44" w:rsidRPr="00D50A44" w:rsidRDefault="00D50A44" w:rsidP="00D50A44">
      <w:pPr>
        <w:pStyle w:val="EndNoteBibliography"/>
        <w:spacing w:after="0"/>
        <w:ind w:left="720" w:hanging="720"/>
      </w:pPr>
      <w:r w:rsidRPr="00D50A44">
        <w:t xml:space="preserve">John, L. K., Loewenstein, G., &amp; Prelec, D. (2012). Measuring the Prevalence of Questionable Research Practices With Incentives for Truth Telling. </w:t>
      </w:r>
      <w:r w:rsidRPr="00D50A44">
        <w:rPr>
          <w:i/>
        </w:rPr>
        <w:t>Psychological Science, 23</w:t>
      </w:r>
      <w:r w:rsidRPr="00D50A44">
        <w:t>(5), 524-532. doi:10.1177/0956797611430953</w:t>
      </w:r>
    </w:p>
    <w:p w14:paraId="090E31D5" w14:textId="77777777" w:rsidR="00D50A44" w:rsidRPr="00D50A44" w:rsidRDefault="00D50A44" w:rsidP="00D50A44">
      <w:pPr>
        <w:pStyle w:val="EndNoteBibliography"/>
        <w:spacing w:after="0"/>
        <w:ind w:left="720" w:hanging="720"/>
      </w:pPr>
      <w:r w:rsidRPr="00D50A44">
        <w:t xml:space="preserve">Kelley, K., Darku, F. B., &amp; Chattopadhyay, B. (2017). Accuracy in Parameter Estimation for a General Class of Effect Sizes: A Sequential Approach. </w:t>
      </w:r>
      <w:r w:rsidRPr="00D50A44">
        <w:rPr>
          <w:i/>
        </w:rPr>
        <w:t>Psychological Methods</w:t>
      </w:r>
      <w:r w:rsidRPr="00D50A44">
        <w:t>. doi:10.1037/met0000127</w:t>
      </w:r>
    </w:p>
    <w:p w14:paraId="33E96E5D" w14:textId="77777777" w:rsidR="00D50A44" w:rsidRPr="00D50A44" w:rsidRDefault="00D50A44" w:rsidP="00D50A44">
      <w:pPr>
        <w:pStyle w:val="EndNoteBibliography"/>
        <w:spacing w:after="0"/>
        <w:ind w:left="720" w:hanging="720"/>
      </w:pPr>
      <w:r w:rsidRPr="00D50A44">
        <w:t xml:space="preserve">Kenny, D. A., &amp; Judd, C. M. (2019). The unappreciated heterogeneity of effect sizes: Implications for power, precision, planning of research, and replication. </w:t>
      </w:r>
      <w:r w:rsidRPr="00D50A44">
        <w:rPr>
          <w:i/>
        </w:rPr>
        <w:t>Psychol Methods</w:t>
      </w:r>
      <w:r w:rsidRPr="00D50A44">
        <w:t>. doi:10.1037/met0000209</w:t>
      </w:r>
    </w:p>
    <w:p w14:paraId="6EC46F73" w14:textId="77777777" w:rsidR="00D50A44" w:rsidRPr="00D50A44" w:rsidRDefault="00D50A44" w:rsidP="00D50A44">
      <w:pPr>
        <w:pStyle w:val="EndNoteBibliography"/>
        <w:spacing w:after="0"/>
        <w:ind w:left="720" w:hanging="720"/>
      </w:pPr>
      <w:r w:rsidRPr="00D50A44">
        <w:t xml:space="preserve">Kerr, N. L. (1998). HARKing: Hypothesizing After the Results are Known. </w:t>
      </w:r>
      <w:r w:rsidRPr="00D50A44">
        <w:rPr>
          <w:i/>
        </w:rPr>
        <w:t>Personality and Social Psychology Review, 2</w:t>
      </w:r>
      <w:r w:rsidRPr="00D50A44">
        <w:t>(3), 196-217. doi:10.1207/s15327957pspr0203_4</w:t>
      </w:r>
    </w:p>
    <w:p w14:paraId="23F0678B" w14:textId="77777777" w:rsidR="00D50A44" w:rsidRPr="00D50A44" w:rsidRDefault="00D50A44" w:rsidP="00D50A44">
      <w:pPr>
        <w:pStyle w:val="EndNoteBibliography"/>
        <w:spacing w:after="0"/>
        <w:ind w:left="720" w:hanging="720"/>
      </w:pPr>
      <w:r w:rsidRPr="00D50A44">
        <w:t xml:space="preserve">Klein, R., Ratliff, K., Vianello, M., Adams Jr, R., Bahník, S., Bernstein, M., . . . Brumbaugh, C. (2014). Data from investigating variation in replicability: A “many labs” replication project. </w:t>
      </w:r>
      <w:r w:rsidRPr="00D50A44">
        <w:rPr>
          <w:i/>
        </w:rPr>
        <w:t>Journal of Open Psychology Data, 2</w:t>
      </w:r>
      <w:r w:rsidRPr="00D50A44">
        <w:t xml:space="preserve">(1). </w:t>
      </w:r>
    </w:p>
    <w:p w14:paraId="2D109F36" w14:textId="77777777" w:rsidR="00D50A44" w:rsidRPr="00D50A44" w:rsidRDefault="00D50A44" w:rsidP="00D50A44">
      <w:pPr>
        <w:pStyle w:val="EndNoteBibliography"/>
        <w:spacing w:after="0"/>
        <w:ind w:left="720" w:hanging="720"/>
      </w:pPr>
      <w:r w:rsidRPr="00D50A44">
        <w:t xml:space="preserve">Klein, R. A., Vianello, M., Hasselman, F., Adams, B. G., Adams, R. B., Alper, S., . . . Nosek, B. A. (2018). Many Labs 2: Investigating Variation in Replicability Across Samples and Settings. </w:t>
      </w:r>
      <w:r w:rsidRPr="00D50A44">
        <w:rPr>
          <w:i/>
        </w:rPr>
        <w:t>Advances In Methods and Practices in Psychological Science, 1</w:t>
      </w:r>
      <w:r w:rsidRPr="00D50A44">
        <w:t>(4), 443-490. doi:10.1177/2515245918810225</w:t>
      </w:r>
    </w:p>
    <w:p w14:paraId="425CE3C1" w14:textId="77777777" w:rsidR="00D50A44" w:rsidRPr="00D50A44" w:rsidRDefault="00D50A44" w:rsidP="00D50A44">
      <w:pPr>
        <w:pStyle w:val="EndNoteBibliography"/>
        <w:spacing w:after="0"/>
        <w:ind w:left="720" w:hanging="720"/>
      </w:pPr>
      <w:r w:rsidRPr="00D50A44">
        <w:lastRenderedPageBreak/>
        <w:t xml:space="preserve">Lakens, D. (2014). Performing high-powered studies efficiently with sequential analyses. </w:t>
      </w:r>
      <w:r w:rsidRPr="00D50A44">
        <w:rPr>
          <w:i/>
        </w:rPr>
        <w:t>European Journal of Social Psychology, 44</w:t>
      </w:r>
      <w:r w:rsidRPr="00D50A44">
        <w:t>(7), 701-710. doi:10.1002/ejsp.2023</w:t>
      </w:r>
    </w:p>
    <w:p w14:paraId="38BF4733" w14:textId="77777777" w:rsidR="00D50A44" w:rsidRPr="00D50A44" w:rsidRDefault="00D50A44" w:rsidP="00D50A44">
      <w:pPr>
        <w:pStyle w:val="EndNoteBibliography"/>
        <w:spacing w:after="0"/>
        <w:ind w:left="720" w:hanging="720"/>
      </w:pPr>
      <w:r w:rsidRPr="00D50A44">
        <w:t xml:space="preserve">Lakens, D. (2017). Equivalence Tests. </w:t>
      </w:r>
      <w:r w:rsidRPr="00D50A44">
        <w:rPr>
          <w:i/>
        </w:rPr>
        <w:t>Social Psychological and Personality Science, 8</w:t>
      </w:r>
      <w:r w:rsidRPr="00D50A44">
        <w:t>(4), 355-362. doi:10.1177/1948550617697177</w:t>
      </w:r>
    </w:p>
    <w:p w14:paraId="138C4F69" w14:textId="77777777" w:rsidR="00D50A44" w:rsidRPr="00D50A44" w:rsidRDefault="00D50A44" w:rsidP="00D50A44">
      <w:pPr>
        <w:pStyle w:val="EndNoteBibliography"/>
        <w:spacing w:after="0"/>
        <w:ind w:left="720" w:hanging="720"/>
      </w:pPr>
      <w:r w:rsidRPr="00D50A44">
        <w:t xml:space="preserve">Lakens, D., Scheel, A. M., &amp; Isager, P. M. (2018). Equivalence Testing for Psychological Research: A Tutorial. </w:t>
      </w:r>
      <w:r w:rsidRPr="00D50A44">
        <w:rPr>
          <w:i/>
        </w:rPr>
        <w:t>Advances In Methods and Practices in Psychological Science, 1</w:t>
      </w:r>
      <w:r w:rsidRPr="00D50A44">
        <w:t>(2), 259-269. doi:10.1177/2515245918770963</w:t>
      </w:r>
    </w:p>
    <w:p w14:paraId="23E557A7" w14:textId="77777777" w:rsidR="00D50A44" w:rsidRPr="00D50A44" w:rsidRDefault="00D50A44" w:rsidP="00D50A44">
      <w:pPr>
        <w:pStyle w:val="EndNoteBibliography"/>
        <w:spacing w:after="0"/>
        <w:ind w:left="720" w:hanging="720"/>
      </w:pPr>
      <w:r w:rsidRPr="00D50A44">
        <w:t xml:space="preserve">Lane, D. M., &amp; Dunlap, W. P. (1978). Estimating effect size: Bias resulting from the significance criterion in editorial decisions. </w:t>
      </w:r>
      <w:r w:rsidRPr="00D50A44">
        <w:rPr>
          <w:i/>
        </w:rPr>
        <w:t>British Journal of Mathematical and Statistical Psychology, 31</w:t>
      </w:r>
      <w:r w:rsidRPr="00D50A44">
        <w:t>(2), 107-112. doi:10.1111/j.2044-8317.1978.tb00578.x</w:t>
      </w:r>
    </w:p>
    <w:p w14:paraId="69085F7C" w14:textId="77777777" w:rsidR="00D50A44" w:rsidRPr="00D50A44" w:rsidRDefault="00D50A44" w:rsidP="00D50A44">
      <w:pPr>
        <w:pStyle w:val="EndNoteBibliography"/>
        <w:spacing w:after="0"/>
        <w:ind w:left="720" w:hanging="720"/>
      </w:pPr>
      <w:r w:rsidRPr="00D50A44">
        <w:t xml:space="preserve">Mahoney, M. J. (1977). Publication prejudices: An experimental study of confirmatory bias in the peer review system. </w:t>
      </w:r>
      <w:r w:rsidRPr="00D50A44">
        <w:rPr>
          <w:i/>
        </w:rPr>
        <w:t>Cognitive Therapy and Research, 1</w:t>
      </w:r>
      <w:r w:rsidRPr="00D50A44">
        <w:t>(2), 161-175. doi:10.1007/BF01173636</w:t>
      </w:r>
    </w:p>
    <w:p w14:paraId="391769C7" w14:textId="7161FD4E" w:rsidR="00D50A44" w:rsidRPr="00D50A44" w:rsidRDefault="00D50A44" w:rsidP="00D50A44">
      <w:pPr>
        <w:pStyle w:val="EndNoteBibliography"/>
        <w:spacing w:after="0"/>
        <w:ind w:left="720" w:hanging="720"/>
      </w:pPr>
      <w:r w:rsidRPr="00D50A44">
        <w:t xml:space="preserve">Matzke, D., Ly, A., Selker, R., Weeda, W. D., Scheibehenne, B., Lee, M. D., &amp; Wagenmakers, E.-J. (2017). Bayesian inference for correlations in the presence of measurement error and estimation uncertainty. </w:t>
      </w:r>
      <w:r w:rsidRPr="00D50A44">
        <w:rPr>
          <w:i/>
        </w:rPr>
        <w:t>Collabra: Psychology, 3</w:t>
      </w:r>
      <w:r w:rsidRPr="00D50A44">
        <w:t>(1). doi:</w:t>
      </w:r>
      <w:hyperlink r:id="rId23" w:history="1">
        <w:r w:rsidRPr="00D50A44">
          <w:rPr>
            <w:rStyle w:val="Hyperlink"/>
          </w:rPr>
          <w:t>http://doi.org/10.1525/collabra.78</w:t>
        </w:r>
      </w:hyperlink>
    </w:p>
    <w:p w14:paraId="00657114" w14:textId="77777777" w:rsidR="00D50A44" w:rsidRPr="00D50A44" w:rsidRDefault="00D50A44" w:rsidP="00D50A44">
      <w:pPr>
        <w:pStyle w:val="EndNoteBibliography"/>
        <w:spacing w:after="0"/>
        <w:ind w:left="720" w:hanging="720"/>
      </w:pPr>
      <w:r w:rsidRPr="00D50A44">
        <w:t xml:space="preserve">Maxwell, S. E., Kelley, K., &amp; Rausch, J. R. (2008). Sample size planning for statistical power and accuracy in parameter estimation. </w:t>
      </w:r>
      <w:r w:rsidRPr="00D50A44">
        <w:rPr>
          <w:i/>
        </w:rPr>
        <w:t>Annual Review of Psychology, 59</w:t>
      </w:r>
      <w:r w:rsidRPr="00D50A44">
        <w:t>(1), 537-563. doi:doi:10.1146/annurev.psych.59.103006.093735</w:t>
      </w:r>
    </w:p>
    <w:p w14:paraId="45986200" w14:textId="77777777" w:rsidR="00D50A44" w:rsidRPr="00D50A44" w:rsidRDefault="00D50A44" w:rsidP="00D50A44">
      <w:pPr>
        <w:pStyle w:val="EndNoteBibliography"/>
        <w:spacing w:after="0"/>
        <w:ind w:left="720" w:hanging="720"/>
      </w:pPr>
      <w:r w:rsidRPr="00D50A44">
        <w:t xml:space="preserve">Murphy, K. R., &amp; Aguinis, H. (2017). HARKing: How Badly Can Cherry-Picking and Question Trolling Produce Bias in Published Results? </w:t>
      </w:r>
      <w:r w:rsidRPr="00D50A44">
        <w:rPr>
          <w:i/>
        </w:rPr>
        <w:t>Journal of Business and Psychology</w:t>
      </w:r>
      <w:r w:rsidRPr="00D50A44">
        <w:t>. doi:10.1007/s10869-017-9524-7</w:t>
      </w:r>
    </w:p>
    <w:p w14:paraId="5EE0A0E4" w14:textId="77777777" w:rsidR="00D50A44" w:rsidRPr="00D50A44" w:rsidRDefault="00D50A44" w:rsidP="00D50A44">
      <w:pPr>
        <w:pStyle w:val="EndNoteBibliography"/>
        <w:spacing w:after="0"/>
        <w:ind w:left="720" w:hanging="720"/>
      </w:pPr>
      <w:r w:rsidRPr="00D50A44">
        <w:t xml:space="preserve">Nakagawa, S., &amp; Santos, E. S. A. (2012). Methodological issues and advances in biological meta-analysis. </w:t>
      </w:r>
      <w:r w:rsidRPr="00D50A44">
        <w:rPr>
          <w:i/>
        </w:rPr>
        <w:t>Evolutionary Ecology, 26</w:t>
      </w:r>
      <w:r w:rsidRPr="00D50A44">
        <w:t>(5), 1253-1274. doi:10.1007/s10682-012-9555-5</w:t>
      </w:r>
    </w:p>
    <w:p w14:paraId="2CD748B2" w14:textId="77777777" w:rsidR="00D50A44" w:rsidRPr="00D50A44" w:rsidRDefault="00D50A44" w:rsidP="00D50A44">
      <w:pPr>
        <w:pStyle w:val="EndNoteBibliography"/>
        <w:spacing w:after="0"/>
        <w:ind w:left="720" w:hanging="720"/>
      </w:pPr>
      <w:r w:rsidRPr="00D50A44">
        <w:t xml:space="preserve">Nosek, B. A., &amp; Lakens, D. (2014). Registered Reports. </w:t>
      </w:r>
      <w:r w:rsidRPr="00D50A44">
        <w:rPr>
          <w:i/>
        </w:rPr>
        <w:t>Social Psychology, 45</w:t>
      </w:r>
      <w:r w:rsidRPr="00D50A44">
        <w:t>(3), 137-141. doi:10.1027/1864-9335/a000192</w:t>
      </w:r>
    </w:p>
    <w:p w14:paraId="0E495555" w14:textId="77777777" w:rsidR="00D50A44" w:rsidRPr="00D50A44" w:rsidRDefault="00D50A44" w:rsidP="00D50A44">
      <w:pPr>
        <w:pStyle w:val="EndNoteBibliography"/>
        <w:spacing w:after="0"/>
        <w:ind w:left="720" w:hanging="720"/>
      </w:pPr>
      <w:r w:rsidRPr="00D50A44">
        <w:t xml:space="preserve">Oakes, M. (1986). </w:t>
      </w:r>
      <w:r w:rsidRPr="00D50A44">
        <w:rPr>
          <w:i/>
        </w:rPr>
        <w:t>Statistical inference: A commentary for the social and behavioural sciences</w:t>
      </w:r>
      <w:r w:rsidRPr="00D50A44">
        <w:t xml:space="preserve">. New York, NY: Wiley. </w:t>
      </w:r>
    </w:p>
    <w:p w14:paraId="1AC7F022" w14:textId="1F4B4D3C" w:rsidR="00D50A44" w:rsidRPr="00D50A44" w:rsidRDefault="00D50A44" w:rsidP="00D50A44">
      <w:pPr>
        <w:pStyle w:val="EndNoteBibliography"/>
        <w:spacing w:after="0"/>
        <w:ind w:left="720" w:hanging="720"/>
      </w:pPr>
      <w:r w:rsidRPr="00D50A44">
        <w:t xml:space="preserve">Open Science Collaboration. (2015). Estimating the reproducibility of psychological science. </w:t>
      </w:r>
      <w:r w:rsidRPr="00D50A44">
        <w:rPr>
          <w:i/>
        </w:rPr>
        <w:t>Science, 349</w:t>
      </w:r>
      <w:r w:rsidRPr="00D50A44">
        <w:t xml:space="preserve">(6251).  Retrieved from </w:t>
      </w:r>
      <w:hyperlink r:id="rId24" w:history="1">
        <w:r w:rsidRPr="00D50A44">
          <w:rPr>
            <w:rStyle w:val="Hyperlink"/>
          </w:rPr>
          <w:t>http://science.sciencemag.org/content/349/6251/aac4716.abstract</w:t>
        </w:r>
      </w:hyperlink>
    </w:p>
    <w:p w14:paraId="4BA55B02" w14:textId="77777777" w:rsidR="00D50A44" w:rsidRPr="00D50A44" w:rsidRDefault="00D50A44" w:rsidP="00D50A44">
      <w:pPr>
        <w:pStyle w:val="EndNoteBibliography"/>
        <w:spacing w:after="0"/>
        <w:ind w:left="720" w:hanging="720"/>
      </w:pPr>
      <w:r w:rsidRPr="00D50A44">
        <w:t xml:space="preserve">Plummer, M., Stukalov, A., &amp; Denwood, M. (2018). rjags: Bayesian Graphical Models using MCMC. R package version 4.8.0. </w:t>
      </w:r>
    </w:p>
    <w:p w14:paraId="757F4AD7" w14:textId="77777777" w:rsidR="00D50A44" w:rsidRPr="00D50A44" w:rsidRDefault="00D50A44" w:rsidP="00D50A44">
      <w:pPr>
        <w:pStyle w:val="EndNoteBibliography"/>
        <w:spacing w:after="0"/>
        <w:ind w:left="720" w:hanging="720"/>
      </w:pPr>
      <w:r w:rsidRPr="00D50A44">
        <w:t xml:space="preserve">Pocock, S. J. (1977). Group sequential methods in the design and analysis of clinical trials. </w:t>
      </w:r>
      <w:r w:rsidRPr="00D50A44">
        <w:rPr>
          <w:i/>
        </w:rPr>
        <w:t>Biometrika, 64</w:t>
      </w:r>
      <w:r w:rsidRPr="00D50A44">
        <w:t>(2), 191-199. doi:10.1093/biomet/64.2.191</w:t>
      </w:r>
    </w:p>
    <w:p w14:paraId="1DA45093" w14:textId="1B275FC0" w:rsidR="00D50A44" w:rsidRPr="00D50A44" w:rsidRDefault="00D50A44" w:rsidP="00D50A44">
      <w:pPr>
        <w:pStyle w:val="EndNoteBibliography"/>
        <w:spacing w:after="0"/>
        <w:ind w:left="720" w:hanging="720"/>
      </w:pPr>
      <w:r w:rsidRPr="00D50A44">
        <w:t xml:space="preserve">R Development Core Team. (2018). R: A language and environment for statistical computing (Version 3.5.0). Vienna, Austria: R Foundation for Statistical Computing. Retrieved from </w:t>
      </w:r>
      <w:hyperlink r:id="rId25" w:history="1">
        <w:r w:rsidRPr="00D50A44">
          <w:rPr>
            <w:rStyle w:val="Hyperlink"/>
          </w:rPr>
          <w:t>http://www.R-project.org</w:t>
        </w:r>
      </w:hyperlink>
    </w:p>
    <w:p w14:paraId="67467FB2" w14:textId="77777777" w:rsidR="00D50A44" w:rsidRPr="00D50A44" w:rsidRDefault="00D50A44" w:rsidP="00D50A44">
      <w:pPr>
        <w:pStyle w:val="EndNoteBibliography"/>
        <w:spacing w:after="0"/>
        <w:ind w:left="720" w:hanging="720"/>
      </w:pPr>
      <w:r w:rsidRPr="00D50A44">
        <w:t xml:space="preserve">Simmons, J. P., Nelson, L. D., &amp; Simonsohn, U. (2011). False-Positive Psychology. </w:t>
      </w:r>
      <w:r w:rsidRPr="00D50A44">
        <w:rPr>
          <w:i/>
        </w:rPr>
        <w:t>Psychological Science, 22</w:t>
      </w:r>
      <w:r w:rsidRPr="00D50A44">
        <w:t>(11), 1359-1366. doi:10.1177/0956797611417632</w:t>
      </w:r>
    </w:p>
    <w:p w14:paraId="61B9D21C" w14:textId="77777777" w:rsidR="00D50A44" w:rsidRPr="00D50A44" w:rsidRDefault="00D50A44" w:rsidP="00D50A44">
      <w:pPr>
        <w:pStyle w:val="EndNoteBibliography"/>
        <w:spacing w:after="0"/>
        <w:ind w:left="720" w:hanging="720"/>
      </w:pPr>
      <w:r w:rsidRPr="00D50A44">
        <w:t xml:space="preserve">Stanley, T. D., Carter, E. C., &amp; Doucouliagos, H. (2018). What Meta-Analyses Reveal About the Replicability of Psychological Research. </w:t>
      </w:r>
      <w:r w:rsidRPr="00D50A44">
        <w:rPr>
          <w:i/>
        </w:rPr>
        <w:t>Psychological Bulletin</w:t>
      </w:r>
      <w:r w:rsidRPr="00D50A44">
        <w:t xml:space="preserve">. </w:t>
      </w:r>
    </w:p>
    <w:p w14:paraId="777D90DE" w14:textId="77777777" w:rsidR="00D50A44" w:rsidRPr="00D50A44" w:rsidRDefault="00D50A44" w:rsidP="00D50A44">
      <w:pPr>
        <w:pStyle w:val="EndNoteBibliography"/>
        <w:spacing w:after="0"/>
        <w:ind w:left="720" w:hanging="720"/>
      </w:pPr>
      <w:r w:rsidRPr="00D50A44">
        <w:t xml:space="preserve">Sterling, T. D. (1959). Publication Decisions and Their Possible Effects on Inferences Drawn from Tests of Significance--Or Vice Versa. </w:t>
      </w:r>
      <w:r w:rsidRPr="00D50A44">
        <w:rPr>
          <w:i/>
        </w:rPr>
        <w:t>Journal of the American Statistical Association, 54</w:t>
      </w:r>
      <w:r w:rsidRPr="00D50A44">
        <w:t>(285), 30-34. doi:10.2307/2282137</w:t>
      </w:r>
    </w:p>
    <w:p w14:paraId="595B7811" w14:textId="77777777" w:rsidR="00D50A44" w:rsidRPr="00D50A44" w:rsidRDefault="00D50A44" w:rsidP="00D50A44">
      <w:pPr>
        <w:pStyle w:val="EndNoteBibliography"/>
        <w:spacing w:after="0"/>
        <w:ind w:left="720" w:hanging="720"/>
      </w:pPr>
      <w:r w:rsidRPr="00D50A44">
        <w:t xml:space="preserve">Szucs, D., &amp; Ioannidis, J. P. A. (2017). Empirical assessment of published effect sizes and power in the recent cognitive neuroscience and psychology literature. </w:t>
      </w:r>
      <w:r w:rsidRPr="00D50A44">
        <w:rPr>
          <w:i/>
        </w:rPr>
        <w:t>PLOS Biology, 15</w:t>
      </w:r>
      <w:r w:rsidRPr="00D50A44">
        <w:t>(3), e2000797. doi:10.1371/journal.pbio.2000797</w:t>
      </w:r>
    </w:p>
    <w:p w14:paraId="73E49215" w14:textId="77777777" w:rsidR="00D50A44" w:rsidRPr="00D50A44" w:rsidRDefault="00D50A44" w:rsidP="00D50A44">
      <w:pPr>
        <w:pStyle w:val="EndNoteBibliography"/>
        <w:spacing w:after="0"/>
        <w:ind w:left="720" w:hanging="720"/>
      </w:pPr>
      <w:r w:rsidRPr="00D50A44">
        <w:t xml:space="preserve">Thompson, B. (2002). What Future Quantitative Social Science Research Could Look Like: Confidence Intervals for Effect Sizes. </w:t>
      </w:r>
      <w:r w:rsidRPr="00D50A44">
        <w:rPr>
          <w:i/>
        </w:rPr>
        <w:t>Educational Researcher, 31</w:t>
      </w:r>
      <w:r w:rsidRPr="00D50A44">
        <w:t>(3), 25-32. doi:10.3102/0013189X031003025</w:t>
      </w:r>
    </w:p>
    <w:p w14:paraId="390D1465" w14:textId="77777777" w:rsidR="00D50A44" w:rsidRPr="00D50A44" w:rsidRDefault="00D50A44" w:rsidP="00D50A44">
      <w:pPr>
        <w:pStyle w:val="EndNoteBibliography"/>
        <w:ind w:left="720" w:hanging="720"/>
      </w:pPr>
      <w:r w:rsidRPr="00D50A44">
        <w:lastRenderedPageBreak/>
        <w:t xml:space="preserve">Viechtbauer, W. (2010). Conducting Meta-Analyses in R with the metafor Package. </w:t>
      </w:r>
      <w:r w:rsidRPr="00D50A44">
        <w:rPr>
          <w:i/>
        </w:rPr>
        <w:t>Journal Of Statistical Software, 36</w:t>
      </w:r>
      <w:r w:rsidRPr="00D50A44">
        <w:t>(3), 48. doi:10.18637/jss.v036.i03</w:t>
      </w:r>
    </w:p>
    <w:p w14:paraId="375300D5" w14:textId="18E092BC" w:rsidR="00EF5E9C" w:rsidRPr="00EF5E9C" w:rsidRDefault="003F70B4" w:rsidP="00EF5E9C">
      <w:pPr>
        <w:pStyle w:val="Heading2"/>
        <w:spacing w:line="240" w:lineRule="auto"/>
        <w:jc w:val="left"/>
        <w:rPr>
          <w:rFonts w:asciiTheme="minorHAnsi" w:hAnsiTheme="minorHAnsi" w:cstheme="minorHAnsi"/>
          <w:sz w:val="22"/>
          <w:szCs w:val="22"/>
        </w:rPr>
      </w:pPr>
      <w:r w:rsidRPr="00A26737">
        <w:rPr>
          <w:rFonts w:asciiTheme="minorHAnsi" w:hAnsiTheme="minorHAnsi" w:cstheme="minorHAnsi"/>
          <w:sz w:val="22"/>
          <w:szCs w:val="22"/>
        </w:rPr>
        <w:fldChar w:fldCharType="end"/>
      </w:r>
    </w:p>
    <w:bookmarkEnd w:id="2"/>
    <w:p w14:paraId="42E84FB7" w14:textId="77777777" w:rsidR="00BA31A4" w:rsidRPr="00A26737" w:rsidRDefault="00BA31A4" w:rsidP="00C53F80">
      <w:pPr>
        <w:pStyle w:val="Heading2"/>
        <w:spacing w:line="240" w:lineRule="auto"/>
        <w:jc w:val="left"/>
        <w:rPr>
          <w:rFonts w:asciiTheme="minorHAnsi" w:hAnsiTheme="minorHAnsi" w:cstheme="minorHAnsi"/>
          <w:sz w:val="22"/>
          <w:szCs w:val="22"/>
        </w:rPr>
      </w:pPr>
    </w:p>
    <w:sectPr w:rsidR="00BA31A4" w:rsidRPr="00A267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A9F063" w14:textId="77777777" w:rsidR="003740C3" w:rsidRDefault="003740C3" w:rsidP="007F350D">
      <w:pPr>
        <w:spacing w:after="0" w:line="240" w:lineRule="auto"/>
      </w:pPr>
      <w:r>
        <w:separator/>
      </w:r>
    </w:p>
  </w:endnote>
  <w:endnote w:type="continuationSeparator" w:id="0">
    <w:p w14:paraId="117BCE69" w14:textId="77777777" w:rsidR="003740C3" w:rsidRDefault="003740C3"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07AE2" w14:textId="77777777" w:rsidR="003740C3" w:rsidRDefault="003740C3" w:rsidP="007F350D">
      <w:pPr>
        <w:spacing w:after="0" w:line="240" w:lineRule="auto"/>
      </w:pPr>
      <w:r>
        <w:separator/>
      </w:r>
    </w:p>
  </w:footnote>
  <w:footnote w:type="continuationSeparator" w:id="0">
    <w:p w14:paraId="39E6F5FA" w14:textId="77777777" w:rsidR="003740C3" w:rsidRDefault="003740C3"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44D3B170" w:rsidR="00BB5FCB" w:rsidRDefault="00BB5FCB" w:rsidP="00BB5FCB">
        <w:pPr>
          <w:tabs>
            <w:tab w:val="center" w:pos="4513"/>
            <w:tab w:val="right" w:pos="9026"/>
          </w:tabs>
          <w:spacing w:after="0" w:line="240" w:lineRule="auto"/>
        </w:pPr>
        <w:r w:rsidRPr="00133935">
          <w:rPr>
            <w:rFonts w:cstheme="minorHAnsi"/>
            <w:sz w:val="24"/>
            <w:szCs w:val="24"/>
          </w:rPr>
          <w:t>The effect of publication and reporting biases</w:t>
        </w:r>
        <w:r>
          <w:tab/>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133935" w:rsidRPr="00133935" w:rsidRDefault="00133935"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3AC71F48" w:rsidR="00BB5FCB" w:rsidRDefault="00BB5FCB" w:rsidP="00BB5FCB">
    <w:pPr>
      <w:tabs>
        <w:tab w:val="center" w:pos="4513"/>
        <w:tab w:val="right" w:pos="9026"/>
      </w:tabs>
      <w:spacing w:after="0" w:line="240" w:lineRule="auto"/>
    </w:pPr>
    <w:r w:rsidRPr="00133935">
      <w:rPr>
        <w:rFonts w:cstheme="minorHAnsi"/>
        <w:sz w:val="24"/>
        <w:szCs w:val="24"/>
      </w:rPr>
      <w:t>Running head: THE EFFECT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133935" w:rsidRDefault="00133935"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487&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1002&lt;/item&gt;&lt;item&gt;1010&lt;/item&gt;&lt;item&gt;1011&lt;/item&gt;&lt;item&gt;1012&lt;/item&gt;&lt;item&gt;1021&lt;/item&gt;&lt;item&gt;1023&lt;/item&gt;&lt;item&gt;1039&lt;/item&gt;&lt;item&gt;1041&lt;/item&gt;&lt;item&gt;1043&lt;/item&gt;&lt;item&gt;1044&lt;/item&gt;&lt;/record-ids&gt;&lt;/item&gt;&lt;/Libraries&gt;"/>
  </w:docVars>
  <w:rsids>
    <w:rsidRoot w:val="00137A40"/>
    <w:rsid w:val="00002634"/>
    <w:rsid w:val="00007249"/>
    <w:rsid w:val="00014A72"/>
    <w:rsid w:val="00021AEF"/>
    <w:rsid w:val="000224C6"/>
    <w:rsid w:val="00027651"/>
    <w:rsid w:val="000323A3"/>
    <w:rsid w:val="00033147"/>
    <w:rsid w:val="000331A2"/>
    <w:rsid w:val="00033B96"/>
    <w:rsid w:val="000343FE"/>
    <w:rsid w:val="000355B7"/>
    <w:rsid w:val="0003603B"/>
    <w:rsid w:val="0006439E"/>
    <w:rsid w:val="00065097"/>
    <w:rsid w:val="00065834"/>
    <w:rsid w:val="000669ED"/>
    <w:rsid w:val="00067FE5"/>
    <w:rsid w:val="0007169D"/>
    <w:rsid w:val="00073AE7"/>
    <w:rsid w:val="00073CE5"/>
    <w:rsid w:val="00075B38"/>
    <w:rsid w:val="00077F1E"/>
    <w:rsid w:val="0008086D"/>
    <w:rsid w:val="00080CC4"/>
    <w:rsid w:val="000810F8"/>
    <w:rsid w:val="00085EDD"/>
    <w:rsid w:val="000862AF"/>
    <w:rsid w:val="00090787"/>
    <w:rsid w:val="00090A5F"/>
    <w:rsid w:val="00093727"/>
    <w:rsid w:val="000A2F56"/>
    <w:rsid w:val="000A63FE"/>
    <w:rsid w:val="000C0987"/>
    <w:rsid w:val="000C4558"/>
    <w:rsid w:val="000D6C75"/>
    <w:rsid w:val="000D7D6B"/>
    <w:rsid w:val="000E0427"/>
    <w:rsid w:val="000E178D"/>
    <w:rsid w:val="000E5968"/>
    <w:rsid w:val="000E5CC0"/>
    <w:rsid w:val="000E68EC"/>
    <w:rsid w:val="000F3933"/>
    <w:rsid w:val="000F4EDE"/>
    <w:rsid w:val="000F6B3B"/>
    <w:rsid w:val="00104715"/>
    <w:rsid w:val="0011085D"/>
    <w:rsid w:val="001108EB"/>
    <w:rsid w:val="00112C97"/>
    <w:rsid w:val="00114420"/>
    <w:rsid w:val="00116E75"/>
    <w:rsid w:val="00117382"/>
    <w:rsid w:val="0012490F"/>
    <w:rsid w:val="001251C9"/>
    <w:rsid w:val="001305DC"/>
    <w:rsid w:val="00131725"/>
    <w:rsid w:val="0013340D"/>
    <w:rsid w:val="00133935"/>
    <w:rsid w:val="001356B1"/>
    <w:rsid w:val="00137A40"/>
    <w:rsid w:val="001401D6"/>
    <w:rsid w:val="00142A61"/>
    <w:rsid w:val="00151829"/>
    <w:rsid w:val="00153F20"/>
    <w:rsid w:val="0015483A"/>
    <w:rsid w:val="00154FFC"/>
    <w:rsid w:val="00157ADA"/>
    <w:rsid w:val="00166278"/>
    <w:rsid w:val="001679D9"/>
    <w:rsid w:val="00172B7C"/>
    <w:rsid w:val="00173FBB"/>
    <w:rsid w:val="0018093A"/>
    <w:rsid w:val="00180C9E"/>
    <w:rsid w:val="001849D2"/>
    <w:rsid w:val="00187A4E"/>
    <w:rsid w:val="00190FBC"/>
    <w:rsid w:val="00192825"/>
    <w:rsid w:val="00193547"/>
    <w:rsid w:val="00194140"/>
    <w:rsid w:val="001A1659"/>
    <w:rsid w:val="001A39D9"/>
    <w:rsid w:val="001A5AF8"/>
    <w:rsid w:val="001A6707"/>
    <w:rsid w:val="001A6F01"/>
    <w:rsid w:val="001A7992"/>
    <w:rsid w:val="001B129B"/>
    <w:rsid w:val="001B54EA"/>
    <w:rsid w:val="001B56B3"/>
    <w:rsid w:val="001C0361"/>
    <w:rsid w:val="001C1DDF"/>
    <w:rsid w:val="001C1EDA"/>
    <w:rsid w:val="001C4849"/>
    <w:rsid w:val="001C70C5"/>
    <w:rsid w:val="001D1CAE"/>
    <w:rsid w:val="001D21DA"/>
    <w:rsid w:val="001D75DD"/>
    <w:rsid w:val="001E01A7"/>
    <w:rsid w:val="001E0354"/>
    <w:rsid w:val="001E1243"/>
    <w:rsid w:val="001E2E84"/>
    <w:rsid w:val="001F39D2"/>
    <w:rsid w:val="001F4B92"/>
    <w:rsid w:val="001F6D70"/>
    <w:rsid w:val="001F75D7"/>
    <w:rsid w:val="0020257A"/>
    <w:rsid w:val="00210B0E"/>
    <w:rsid w:val="00213ABD"/>
    <w:rsid w:val="0022454F"/>
    <w:rsid w:val="00227B8C"/>
    <w:rsid w:val="002356FA"/>
    <w:rsid w:val="00235844"/>
    <w:rsid w:val="00237CC2"/>
    <w:rsid w:val="0024733B"/>
    <w:rsid w:val="00251ACE"/>
    <w:rsid w:val="0025629B"/>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0B0C"/>
    <w:rsid w:val="002D111C"/>
    <w:rsid w:val="002D208F"/>
    <w:rsid w:val="002D2291"/>
    <w:rsid w:val="002D3A50"/>
    <w:rsid w:val="002D4009"/>
    <w:rsid w:val="002D5CDF"/>
    <w:rsid w:val="002D6EB7"/>
    <w:rsid w:val="002E0347"/>
    <w:rsid w:val="002E04C8"/>
    <w:rsid w:val="002E0748"/>
    <w:rsid w:val="002E78E8"/>
    <w:rsid w:val="002F2533"/>
    <w:rsid w:val="002F5BD7"/>
    <w:rsid w:val="00301012"/>
    <w:rsid w:val="003053DC"/>
    <w:rsid w:val="00311AEA"/>
    <w:rsid w:val="003171FC"/>
    <w:rsid w:val="00321ACD"/>
    <w:rsid w:val="00322B80"/>
    <w:rsid w:val="00330D73"/>
    <w:rsid w:val="0033137E"/>
    <w:rsid w:val="003357B4"/>
    <w:rsid w:val="00335D03"/>
    <w:rsid w:val="00346B7D"/>
    <w:rsid w:val="003513EC"/>
    <w:rsid w:val="003522EE"/>
    <w:rsid w:val="00354A66"/>
    <w:rsid w:val="00356B4A"/>
    <w:rsid w:val="003605DA"/>
    <w:rsid w:val="00362438"/>
    <w:rsid w:val="0036475C"/>
    <w:rsid w:val="00365B90"/>
    <w:rsid w:val="00366054"/>
    <w:rsid w:val="003721C4"/>
    <w:rsid w:val="003740C3"/>
    <w:rsid w:val="003768EF"/>
    <w:rsid w:val="0038241D"/>
    <w:rsid w:val="00382C5B"/>
    <w:rsid w:val="00386532"/>
    <w:rsid w:val="003870F2"/>
    <w:rsid w:val="00390492"/>
    <w:rsid w:val="0039054F"/>
    <w:rsid w:val="00393EDC"/>
    <w:rsid w:val="00395763"/>
    <w:rsid w:val="003A0319"/>
    <w:rsid w:val="003A584B"/>
    <w:rsid w:val="003A6158"/>
    <w:rsid w:val="003A6F05"/>
    <w:rsid w:val="003B3179"/>
    <w:rsid w:val="003C052E"/>
    <w:rsid w:val="003C0C8A"/>
    <w:rsid w:val="003C27A1"/>
    <w:rsid w:val="003C6E7C"/>
    <w:rsid w:val="003C6F83"/>
    <w:rsid w:val="003D16A4"/>
    <w:rsid w:val="003D38B0"/>
    <w:rsid w:val="003E050D"/>
    <w:rsid w:val="003E5C32"/>
    <w:rsid w:val="003E6281"/>
    <w:rsid w:val="003E6D14"/>
    <w:rsid w:val="003F0415"/>
    <w:rsid w:val="003F075A"/>
    <w:rsid w:val="003F3080"/>
    <w:rsid w:val="003F3A92"/>
    <w:rsid w:val="003F5012"/>
    <w:rsid w:val="003F70B4"/>
    <w:rsid w:val="0040706F"/>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3B80"/>
    <w:rsid w:val="00444AF5"/>
    <w:rsid w:val="0044540F"/>
    <w:rsid w:val="00445A4B"/>
    <w:rsid w:val="00462025"/>
    <w:rsid w:val="00462229"/>
    <w:rsid w:val="00473B44"/>
    <w:rsid w:val="004761D1"/>
    <w:rsid w:val="00476805"/>
    <w:rsid w:val="004779EF"/>
    <w:rsid w:val="0048423A"/>
    <w:rsid w:val="00485197"/>
    <w:rsid w:val="0048790E"/>
    <w:rsid w:val="00493F2E"/>
    <w:rsid w:val="004A2C9E"/>
    <w:rsid w:val="004A43F1"/>
    <w:rsid w:val="004B0E1B"/>
    <w:rsid w:val="004B4A25"/>
    <w:rsid w:val="004C00FC"/>
    <w:rsid w:val="004C224A"/>
    <w:rsid w:val="004C2E98"/>
    <w:rsid w:val="004C32B9"/>
    <w:rsid w:val="004C4585"/>
    <w:rsid w:val="004C4BAC"/>
    <w:rsid w:val="004C6464"/>
    <w:rsid w:val="004D32C3"/>
    <w:rsid w:val="004D6813"/>
    <w:rsid w:val="004E43ED"/>
    <w:rsid w:val="004F6347"/>
    <w:rsid w:val="005021FE"/>
    <w:rsid w:val="00502AA0"/>
    <w:rsid w:val="005033E9"/>
    <w:rsid w:val="005050C6"/>
    <w:rsid w:val="00507408"/>
    <w:rsid w:val="00507B74"/>
    <w:rsid w:val="0051346E"/>
    <w:rsid w:val="005144CF"/>
    <w:rsid w:val="00514543"/>
    <w:rsid w:val="00520513"/>
    <w:rsid w:val="00520721"/>
    <w:rsid w:val="00520BA2"/>
    <w:rsid w:val="00522226"/>
    <w:rsid w:val="0052253B"/>
    <w:rsid w:val="00522C44"/>
    <w:rsid w:val="00533C6B"/>
    <w:rsid w:val="00534F06"/>
    <w:rsid w:val="00535F3F"/>
    <w:rsid w:val="00541CAC"/>
    <w:rsid w:val="005421DF"/>
    <w:rsid w:val="00542683"/>
    <w:rsid w:val="00543E55"/>
    <w:rsid w:val="0054672A"/>
    <w:rsid w:val="00552921"/>
    <w:rsid w:val="00556791"/>
    <w:rsid w:val="0055688E"/>
    <w:rsid w:val="00560130"/>
    <w:rsid w:val="0056066F"/>
    <w:rsid w:val="0056151A"/>
    <w:rsid w:val="0057219C"/>
    <w:rsid w:val="005860CF"/>
    <w:rsid w:val="00590193"/>
    <w:rsid w:val="00590850"/>
    <w:rsid w:val="00592065"/>
    <w:rsid w:val="005960A0"/>
    <w:rsid w:val="005965C6"/>
    <w:rsid w:val="00597B57"/>
    <w:rsid w:val="005A60AB"/>
    <w:rsid w:val="005A6A6F"/>
    <w:rsid w:val="005B561F"/>
    <w:rsid w:val="005C40AD"/>
    <w:rsid w:val="005D0394"/>
    <w:rsid w:val="005E4E1A"/>
    <w:rsid w:val="005E6C89"/>
    <w:rsid w:val="005F6994"/>
    <w:rsid w:val="0060298E"/>
    <w:rsid w:val="006030DA"/>
    <w:rsid w:val="00603EFB"/>
    <w:rsid w:val="00605069"/>
    <w:rsid w:val="0060781B"/>
    <w:rsid w:val="00613C6B"/>
    <w:rsid w:val="00616725"/>
    <w:rsid w:val="00620260"/>
    <w:rsid w:val="0062139D"/>
    <w:rsid w:val="00621D60"/>
    <w:rsid w:val="0063020C"/>
    <w:rsid w:val="006308E6"/>
    <w:rsid w:val="00635D08"/>
    <w:rsid w:val="006374EC"/>
    <w:rsid w:val="0064232B"/>
    <w:rsid w:val="00646C67"/>
    <w:rsid w:val="006564D8"/>
    <w:rsid w:val="00657B46"/>
    <w:rsid w:val="00664366"/>
    <w:rsid w:val="00672477"/>
    <w:rsid w:val="00674698"/>
    <w:rsid w:val="00676CF2"/>
    <w:rsid w:val="00677AA9"/>
    <w:rsid w:val="006807E7"/>
    <w:rsid w:val="006846A9"/>
    <w:rsid w:val="0068496B"/>
    <w:rsid w:val="00685347"/>
    <w:rsid w:val="006863CB"/>
    <w:rsid w:val="00686FD3"/>
    <w:rsid w:val="0068753B"/>
    <w:rsid w:val="00690F85"/>
    <w:rsid w:val="00691196"/>
    <w:rsid w:val="00691A37"/>
    <w:rsid w:val="00693778"/>
    <w:rsid w:val="00694D6E"/>
    <w:rsid w:val="006A011C"/>
    <w:rsid w:val="006A0B7A"/>
    <w:rsid w:val="006A2186"/>
    <w:rsid w:val="006A44F4"/>
    <w:rsid w:val="006A48F1"/>
    <w:rsid w:val="006A4F43"/>
    <w:rsid w:val="006A6526"/>
    <w:rsid w:val="006A7C58"/>
    <w:rsid w:val="006B119B"/>
    <w:rsid w:val="006B20BA"/>
    <w:rsid w:val="006B397A"/>
    <w:rsid w:val="006B5B79"/>
    <w:rsid w:val="006C0B15"/>
    <w:rsid w:val="006C54C5"/>
    <w:rsid w:val="006C6FA0"/>
    <w:rsid w:val="006D59F8"/>
    <w:rsid w:val="006E043C"/>
    <w:rsid w:val="006E7172"/>
    <w:rsid w:val="006F0CA5"/>
    <w:rsid w:val="006F492C"/>
    <w:rsid w:val="006F5544"/>
    <w:rsid w:val="006F6128"/>
    <w:rsid w:val="006F7E58"/>
    <w:rsid w:val="007009C6"/>
    <w:rsid w:val="00704B04"/>
    <w:rsid w:val="0070588E"/>
    <w:rsid w:val="007076D4"/>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8E3"/>
    <w:rsid w:val="00747981"/>
    <w:rsid w:val="0075030B"/>
    <w:rsid w:val="007564D5"/>
    <w:rsid w:val="00762A55"/>
    <w:rsid w:val="00764741"/>
    <w:rsid w:val="0076593E"/>
    <w:rsid w:val="00770AE0"/>
    <w:rsid w:val="007749F0"/>
    <w:rsid w:val="00775878"/>
    <w:rsid w:val="00775BF0"/>
    <w:rsid w:val="00776411"/>
    <w:rsid w:val="00781703"/>
    <w:rsid w:val="00781867"/>
    <w:rsid w:val="00782697"/>
    <w:rsid w:val="00784160"/>
    <w:rsid w:val="0078471B"/>
    <w:rsid w:val="00787313"/>
    <w:rsid w:val="0079127C"/>
    <w:rsid w:val="007944C1"/>
    <w:rsid w:val="00797B92"/>
    <w:rsid w:val="00797D27"/>
    <w:rsid w:val="007A0C66"/>
    <w:rsid w:val="007A35DA"/>
    <w:rsid w:val="007A3C3A"/>
    <w:rsid w:val="007A4055"/>
    <w:rsid w:val="007A4A2C"/>
    <w:rsid w:val="007A5237"/>
    <w:rsid w:val="007A6DFD"/>
    <w:rsid w:val="007B1B57"/>
    <w:rsid w:val="007B2FF6"/>
    <w:rsid w:val="007B557B"/>
    <w:rsid w:val="007B6905"/>
    <w:rsid w:val="007D34FF"/>
    <w:rsid w:val="007D4DFB"/>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5B66"/>
    <w:rsid w:val="00816109"/>
    <w:rsid w:val="008226A5"/>
    <w:rsid w:val="00823236"/>
    <w:rsid w:val="0082394A"/>
    <w:rsid w:val="008249EF"/>
    <w:rsid w:val="00830BEE"/>
    <w:rsid w:val="00831745"/>
    <w:rsid w:val="00832D96"/>
    <w:rsid w:val="008408EB"/>
    <w:rsid w:val="00841FB3"/>
    <w:rsid w:val="00843F31"/>
    <w:rsid w:val="00847C4B"/>
    <w:rsid w:val="00861F40"/>
    <w:rsid w:val="008636EA"/>
    <w:rsid w:val="00863EE3"/>
    <w:rsid w:val="0087056B"/>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40C2"/>
    <w:rsid w:val="008C0C4F"/>
    <w:rsid w:val="008C5960"/>
    <w:rsid w:val="008C698D"/>
    <w:rsid w:val="008C7166"/>
    <w:rsid w:val="008D14EE"/>
    <w:rsid w:val="008D3F91"/>
    <w:rsid w:val="008D60CC"/>
    <w:rsid w:val="008E0BAB"/>
    <w:rsid w:val="008E0E09"/>
    <w:rsid w:val="008E0F0A"/>
    <w:rsid w:val="008E1DE1"/>
    <w:rsid w:val="008E29DC"/>
    <w:rsid w:val="008E3732"/>
    <w:rsid w:val="008E50BB"/>
    <w:rsid w:val="008F50FF"/>
    <w:rsid w:val="008F5FC3"/>
    <w:rsid w:val="008F6B98"/>
    <w:rsid w:val="008F6BB4"/>
    <w:rsid w:val="00903387"/>
    <w:rsid w:val="00914994"/>
    <w:rsid w:val="009175D5"/>
    <w:rsid w:val="00921268"/>
    <w:rsid w:val="00922D13"/>
    <w:rsid w:val="00923CDA"/>
    <w:rsid w:val="00926AAA"/>
    <w:rsid w:val="009413D4"/>
    <w:rsid w:val="00942204"/>
    <w:rsid w:val="0094554C"/>
    <w:rsid w:val="00946506"/>
    <w:rsid w:val="009467AD"/>
    <w:rsid w:val="009507D1"/>
    <w:rsid w:val="0095666C"/>
    <w:rsid w:val="00957D25"/>
    <w:rsid w:val="00962321"/>
    <w:rsid w:val="00967D2A"/>
    <w:rsid w:val="00967D2E"/>
    <w:rsid w:val="00973936"/>
    <w:rsid w:val="0097416C"/>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610F"/>
    <w:rsid w:val="009C202E"/>
    <w:rsid w:val="009C47F3"/>
    <w:rsid w:val="009C6F40"/>
    <w:rsid w:val="009C73BA"/>
    <w:rsid w:val="009C76FB"/>
    <w:rsid w:val="009D0872"/>
    <w:rsid w:val="009D2C0C"/>
    <w:rsid w:val="009D3A79"/>
    <w:rsid w:val="009D57F1"/>
    <w:rsid w:val="009D6079"/>
    <w:rsid w:val="009E1908"/>
    <w:rsid w:val="009E2A16"/>
    <w:rsid w:val="009E624B"/>
    <w:rsid w:val="009F0477"/>
    <w:rsid w:val="009F21D6"/>
    <w:rsid w:val="009F463F"/>
    <w:rsid w:val="009F7703"/>
    <w:rsid w:val="00A003B5"/>
    <w:rsid w:val="00A015C4"/>
    <w:rsid w:val="00A01A72"/>
    <w:rsid w:val="00A02A52"/>
    <w:rsid w:val="00A039FE"/>
    <w:rsid w:val="00A04524"/>
    <w:rsid w:val="00A065FE"/>
    <w:rsid w:val="00A108E9"/>
    <w:rsid w:val="00A10C46"/>
    <w:rsid w:val="00A1428E"/>
    <w:rsid w:val="00A15AE9"/>
    <w:rsid w:val="00A167EA"/>
    <w:rsid w:val="00A176D7"/>
    <w:rsid w:val="00A17F8F"/>
    <w:rsid w:val="00A20986"/>
    <w:rsid w:val="00A2133B"/>
    <w:rsid w:val="00A22718"/>
    <w:rsid w:val="00A23702"/>
    <w:rsid w:val="00A24CEA"/>
    <w:rsid w:val="00A26737"/>
    <w:rsid w:val="00A27B5B"/>
    <w:rsid w:val="00A31927"/>
    <w:rsid w:val="00A37145"/>
    <w:rsid w:val="00A4472B"/>
    <w:rsid w:val="00A45E83"/>
    <w:rsid w:val="00A5492A"/>
    <w:rsid w:val="00A55818"/>
    <w:rsid w:val="00A66FEA"/>
    <w:rsid w:val="00A701B1"/>
    <w:rsid w:val="00A71DA9"/>
    <w:rsid w:val="00A7361F"/>
    <w:rsid w:val="00A7526E"/>
    <w:rsid w:val="00A7753E"/>
    <w:rsid w:val="00A813B7"/>
    <w:rsid w:val="00A8340F"/>
    <w:rsid w:val="00A83A7D"/>
    <w:rsid w:val="00A86D12"/>
    <w:rsid w:val="00A87CC4"/>
    <w:rsid w:val="00A904D9"/>
    <w:rsid w:val="00A90505"/>
    <w:rsid w:val="00A92B62"/>
    <w:rsid w:val="00A9340E"/>
    <w:rsid w:val="00A934CC"/>
    <w:rsid w:val="00AA2969"/>
    <w:rsid w:val="00AA5295"/>
    <w:rsid w:val="00AA55C3"/>
    <w:rsid w:val="00AB1ECD"/>
    <w:rsid w:val="00AB51AB"/>
    <w:rsid w:val="00AB5A8B"/>
    <w:rsid w:val="00AB5DE3"/>
    <w:rsid w:val="00AC0CE9"/>
    <w:rsid w:val="00AC1A94"/>
    <w:rsid w:val="00AC2B28"/>
    <w:rsid w:val="00AC4919"/>
    <w:rsid w:val="00AD00B3"/>
    <w:rsid w:val="00AD1102"/>
    <w:rsid w:val="00AD1769"/>
    <w:rsid w:val="00AD3166"/>
    <w:rsid w:val="00AD31E5"/>
    <w:rsid w:val="00AD59EF"/>
    <w:rsid w:val="00AE0F03"/>
    <w:rsid w:val="00AE25CA"/>
    <w:rsid w:val="00AE3EE8"/>
    <w:rsid w:val="00AE4792"/>
    <w:rsid w:val="00AE7797"/>
    <w:rsid w:val="00AF099E"/>
    <w:rsid w:val="00AF1974"/>
    <w:rsid w:val="00AF40B8"/>
    <w:rsid w:val="00AF5F94"/>
    <w:rsid w:val="00B055FA"/>
    <w:rsid w:val="00B05AFE"/>
    <w:rsid w:val="00B07785"/>
    <w:rsid w:val="00B11E29"/>
    <w:rsid w:val="00B14211"/>
    <w:rsid w:val="00B17BD1"/>
    <w:rsid w:val="00B17CE8"/>
    <w:rsid w:val="00B2317B"/>
    <w:rsid w:val="00B250CE"/>
    <w:rsid w:val="00B25506"/>
    <w:rsid w:val="00B25C87"/>
    <w:rsid w:val="00B3075A"/>
    <w:rsid w:val="00B40908"/>
    <w:rsid w:val="00B4353B"/>
    <w:rsid w:val="00B44391"/>
    <w:rsid w:val="00B5090C"/>
    <w:rsid w:val="00B51453"/>
    <w:rsid w:val="00B514AE"/>
    <w:rsid w:val="00B53BD1"/>
    <w:rsid w:val="00B5563E"/>
    <w:rsid w:val="00B56834"/>
    <w:rsid w:val="00B62126"/>
    <w:rsid w:val="00B65234"/>
    <w:rsid w:val="00B663CA"/>
    <w:rsid w:val="00B67328"/>
    <w:rsid w:val="00B7006C"/>
    <w:rsid w:val="00B72672"/>
    <w:rsid w:val="00B77EE6"/>
    <w:rsid w:val="00B85EEC"/>
    <w:rsid w:val="00B86807"/>
    <w:rsid w:val="00B9383B"/>
    <w:rsid w:val="00BA31A4"/>
    <w:rsid w:val="00BA32B1"/>
    <w:rsid w:val="00BA3FB4"/>
    <w:rsid w:val="00BA4370"/>
    <w:rsid w:val="00BA501F"/>
    <w:rsid w:val="00BA7EB8"/>
    <w:rsid w:val="00BB1263"/>
    <w:rsid w:val="00BB254A"/>
    <w:rsid w:val="00BB3571"/>
    <w:rsid w:val="00BB5FCB"/>
    <w:rsid w:val="00BC4182"/>
    <w:rsid w:val="00BC4431"/>
    <w:rsid w:val="00BC5DAC"/>
    <w:rsid w:val="00BD097E"/>
    <w:rsid w:val="00BD264C"/>
    <w:rsid w:val="00BD2B02"/>
    <w:rsid w:val="00BD3EFE"/>
    <w:rsid w:val="00BD43FC"/>
    <w:rsid w:val="00BD482C"/>
    <w:rsid w:val="00BE4751"/>
    <w:rsid w:val="00BF0A97"/>
    <w:rsid w:val="00BF3D8D"/>
    <w:rsid w:val="00BF784C"/>
    <w:rsid w:val="00C00B04"/>
    <w:rsid w:val="00C00C08"/>
    <w:rsid w:val="00C021BE"/>
    <w:rsid w:val="00C031A8"/>
    <w:rsid w:val="00C04473"/>
    <w:rsid w:val="00C045FB"/>
    <w:rsid w:val="00C058A6"/>
    <w:rsid w:val="00C07AC2"/>
    <w:rsid w:val="00C07DF6"/>
    <w:rsid w:val="00C10F5E"/>
    <w:rsid w:val="00C147D1"/>
    <w:rsid w:val="00C161DD"/>
    <w:rsid w:val="00C17166"/>
    <w:rsid w:val="00C20933"/>
    <w:rsid w:val="00C21B5D"/>
    <w:rsid w:val="00C21FCB"/>
    <w:rsid w:val="00C226F5"/>
    <w:rsid w:val="00C23CF1"/>
    <w:rsid w:val="00C241B1"/>
    <w:rsid w:val="00C30F28"/>
    <w:rsid w:val="00C3474F"/>
    <w:rsid w:val="00C43D7A"/>
    <w:rsid w:val="00C45411"/>
    <w:rsid w:val="00C51C8D"/>
    <w:rsid w:val="00C53F80"/>
    <w:rsid w:val="00C54B6F"/>
    <w:rsid w:val="00C565F8"/>
    <w:rsid w:val="00C6068D"/>
    <w:rsid w:val="00C626C5"/>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264"/>
    <w:rsid w:val="00CD3394"/>
    <w:rsid w:val="00CD365F"/>
    <w:rsid w:val="00CD6453"/>
    <w:rsid w:val="00CD64BD"/>
    <w:rsid w:val="00CE3FF5"/>
    <w:rsid w:val="00CF06AA"/>
    <w:rsid w:val="00CF179C"/>
    <w:rsid w:val="00CF6112"/>
    <w:rsid w:val="00CF618C"/>
    <w:rsid w:val="00D00D9C"/>
    <w:rsid w:val="00D00F86"/>
    <w:rsid w:val="00D024E1"/>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50A44"/>
    <w:rsid w:val="00D51E84"/>
    <w:rsid w:val="00D618E9"/>
    <w:rsid w:val="00D637D0"/>
    <w:rsid w:val="00D660C6"/>
    <w:rsid w:val="00D737CB"/>
    <w:rsid w:val="00D83D87"/>
    <w:rsid w:val="00D85893"/>
    <w:rsid w:val="00D85E16"/>
    <w:rsid w:val="00D91101"/>
    <w:rsid w:val="00D91D63"/>
    <w:rsid w:val="00D94D96"/>
    <w:rsid w:val="00DA125B"/>
    <w:rsid w:val="00DA1DCF"/>
    <w:rsid w:val="00DA28D0"/>
    <w:rsid w:val="00DA545A"/>
    <w:rsid w:val="00DA7B0B"/>
    <w:rsid w:val="00DB1A4F"/>
    <w:rsid w:val="00DB3AC9"/>
    <w:rsid w:val="00DB41D3"/>
    <w:rsid w:val="00DB4342"/>
    <w:rsid w:val="00DB5106"/>
    <w:rsid w:val="00DB5E3C"/>
    <w:rsid w:val="00DC6BBC"/>
    <w:rsid w:val="00DC79A6"/>
    <w:rsid w:val="00DD0B4A"/>
    <w:rsid w:val="00DD2F83"/>
    <w:rsid w:val="00DD31B9"/>
    <w:rsid w:val="00DE0F93"/>
    <w:rsid w:val="00DE2E37"/>
    <w:rsid w:val="00DE594B"/>
    <w:rsid w:val="00DF01AF"/>
    <w:rsid w:val="00DF1547"/>
    <w:rsid w:val="00DF3019"/>
    <w:rsid w:val="00E043B2"/>
    <w:rsid w:val="00E06FEC"/>
    <w:rsid w:val="00E17FCE"/>
    <w:rsid w:val="00E24CD0"/>
    <w:rsid w:val="00E25A5A"/>
    <w:rsid w:val="00E2725E"/>
    <w:rsid w:val="00E3039D"/>
    <w:rsid w:val="00E3079A"/>
    <w:rsid w:val="00E31D80"/>
    <w:rsid w:val="00E32616"/>
    <w:rsid w:val="00E354AA"/>
    <w:rsid w:val="00E371A5"/>
    <w:rsid w:val="00E401DA"/>
    <w:rsid w:val="00E42D36"/>
    <w:rsid w:val="00E4748F"/>
    <w:rsid w:val="00E47B7A"/>
    <w:rsid w:val="00E50DEB"/>
    <w:rsid w:val="00E51B55"/>
    <w:rsid w:val="00E5446E"/>
    <w:rsid w:val="00E55249"/>
    <w:rsid w:val="00E62C82"/>
    <w:rsid w:val="00E6538F"/>
    <w:rsid w:val="00E705A4"/>
    <w:rsid w:val="00E71D50"/>
    <w:rsid w:val="00E82A22"/>
    <w:rsid w:val="00E834A4"/>
    <w:rsid w:val="00E84240"/>
    <w:rsid w:val="00E84926"/>
    <w:rsid w:val="00E84D43"/>
    <w:rsid w:val="00E87D3A"/>
    <w:rsid w:val="00E96391"/>
    <w:rsid w:val="00E979A7"/>
    <w:rsid w:val="00EA2A88"/>
    <w:rsid w:val="00EA5F8E"/>
    <w:rsid w:val="00EA670A"/>
    <w:rsid w:val="00EA7F18"/>
    <w:rsid w:val="00EB0A08"/>
    <w:rsid w:val="00EB199D"/>
    <w:rsid w:val="00EB5C3E"/>
    <w:rsid w:val="00EC2BA2"/>
    <w:rsid w:val="00EE1069"/>
    <w:rsid w:val="00EE1853"/>
    <w:rsid w:val="00EE3551"/>
    <w:rsid w:val="00EE5300"/>
    <w:rsid w:val="00EE7848"/>
    <w:rsid w:val="00EF5E9C"/>
    <w:rsid w:val="00EF78D0"/>
    <w:rsid w:val="00F04430"/>
    <w:rsid w:val="00F1374D"/>
    <w:rsid w:val="00F159AC"/>
    <w:rsid w:val="00F164D9"/>
    <w:rsid w:val="00F16CC9"/>
    <w:rsid w:val="00F21855"/>
    <w:rsid w:val="00F22715"/>
    <w:rsid w:val="00F259FC"/>
    <w:rsid w:val="00F3323F"/>
    <w:rsid w:val="00F429BD"/>
    <w:rsid w:val="00F43FBF"/>
    <w:rsid w:val="00F4553B"/>
    <w:rsid w:val="00F52E35"/>
    <w:rsid w:val="00F541D3"/>
    <w:rsid w:val="00F56092"/>
    <w:rsid w:val="00F63085"/>
    <w:rsid w:val="00F631C1"/>
    <w:rsid w:val="00F652AF"/>
    <w:rsid w:val="00F67DA8"/>
    <w:rsid w:val="00F703CF"/>
    <w:rsid w:val="00F76D55"/>
    <w:rsid w:val="00F806DF"/>
    <w:rsid w:val="00F830AA"/>
    <w:rsid w:val="00F906F1"/>
    <w:rsid w:val="00F973B5"/>
    <w:rsid w:val="00F97998"/>
    <w:rsid w:val="00FA0544"/>
    <w:rsid w:val="00FA1EA8"/>
    <w:rsid w:val="00FA2430"/>
    <w:rsid w:val="00FA3A09"/>
    <w:rsid w:val="00FA461D"/>
    <w:rsid w:val="00FA535F"/>
    <w:rsid w:val="00FA6CC1"/>
    <w:rsid w:val="00FB352F"/>
    <w:rsid w:val="00FB67D5"/>
    <w:rsid w:val="00FB69B1"/>
    <w:rsid w:val="00FC2941"/>
    <w:rsid w:val="00FC33B9"/>
    <w:rsid w:val="00FC4EDA"/>
    <w:rsid w:val="00FC51F3"/>
    <w:rsid w:val="00FC7930"/>
    <w:rsid w:val="00FD28E2"/>
    <w:rsid w:val="00FD3CC6"/>
    <w:rsid w:val="00FD7023"/>
    <w:rsid w:val="00FE5F4F"/>
    <w:rsid w:val="00FE620A"/>
    <w:rsid w:val="00FE6D34"/>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psyarxiv.com" TargetMode="External"/><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R-project.org"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cience.sciencemag.org/content/349/6251/aac4716.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doi.org/10.1525/collabra.78"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doi.org/10.1016/j.jesp.2015.10.01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26A97C-018F-4432-98F6-9954F905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1</TotalTime>
  <Pages>23</Pages>
  <Words>12123</Words>
  <Characters>69106</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25</cp:revision>
  <cp:lastPrinted>2019-04-06T23:33:00Z</cp:lastPrinted>
  <dcterms:created xsi:type="dcterms:W3CDTF">2019-04-05T21:56:00Z</dcterms:created>
  <dcterms:modified xsi:type="dcterms:W3CDTF">2019-04-07T05:56:00Z</dcterms:modified>
</cp:coreProperties>
</file>